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627AA3FF" w14:textId="77777777" w:rsidR="001B418F" w:rsidRDefault="001B418F" w:rsidP="005A6019"/>
    <w:p w14:paraId="71732D61" w14:textId="42C1C062" w:rsidR="00DF199A" w:rsidRDefault="00DF199A" w:rsidP="005A6019">
      <w:r>
        <w:t>Kevin Muirhead and Dr. Laura Sycuro</w:t>
      </w:r>
    </w:p>
    <w:p w14:paraId="40DB3422" w14:textId="77777777" w:rsidR="00DF199A" w:rsidRPr="005A6019" w:rsidRDefault="00DF199A"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Sycuro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L. crispatus</w:t>
      </w:r>
      <w:r w:rsidR="00C2082A">
        <w:t xml:space="preserve"> or </w:t>
      </w:r>
      <w:r w:rsidR="00C2082A" w:rsidRPr="00C2082A">
        <w:rPr>
          <w:i/>
          <w:iCs/>
        </w:rPr>
        <w:t>L. iners</w:t>
      </w:r>
      <w:r w:rsidR="00CC2C5F">
        <w:t>, which</w:t>
      </w:r>
      <w:r w:rsidR="00063B37" w:rsidRPr="005A6019">
        <w:t xml:space="preserve"> can make up anywhere from 50% to &gt;90% of the total bacterial load. </w:t>
      </w:r>
      <w:r w:rsidR="00040CC9">
        <w:t>In contrast</w:t>
      </w:r>
      <w:r w:rsidR="00CC2C5F">
        <w:t>,</w:t>
      </w:r>
      <w:r w:rsidR="00040CC9">
        <w:t xml:space="preserve"> a dysbiotic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italicized</w:t>
      </w:r>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NCBI B</w:t>
      </w:r>
      <w:r w:rsidRPr="005A6019">
        <w:t>io</w:t>
      </w:r>
      <w:r w:rsidR="00DE3AA5">
        <w:t>P</w:t>
      </w:r>
      <w:r w:rsidRPr="005A6019">
        <w:t>roject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fasterq-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to the module5 folder for this workshop using the following command;</w:t>
      </w:r>
    </w:p>
    <w:p w14:paraId="5D695FF3" w14:textId="77777777" w:rsidR="00E21DAE" w:rsidRDefault="00E21DAE" w:rsidP="005A6019"/>
    <w:p w14:paraId="0B4FC99C" w14:textId="5028B06A"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CourseData/MIC_data/mags_workshop/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MetaSPAdes</w:t>
      </w:r>
    </w:p>
    <w:p w14:paraId="67BB5B59" w14:textId="77777777" w:rsidR="009B01FA" w:rsidRDefault="009B01FA" w:rsidP="005A6019">
      <w:pPr>
        <w:rPr>
          <w:b/>
          <w:bCs/>
        </w:rPr>
      </w:pPr>
    </w:p>
    <w:p w14:paraId="7359FB03" w14:textId="484DB23B" w:rsidR="0099504F" w:rsidRPr="005A6019" w:rsidRDefault="00A260C5" w:rsidP="005A6019">
      <w:r w:rsidRPr="008A2EF0">
        <w:rPr>
          <w:b/>
          <w:bCs/>
        </w:rPr>
        <w:t>SPAdes</w:t>
      </w:r>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r w:rsidRPr="005A6019">
        <w:t>SPAdes</w:t>
      </w:r>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r w:rsidR="00DE3AA5">
        <w:t>M</w:t>
      </w:r>
      <w:r w:rsidR="00DE3AA5" w:rsidRPr="005A6019">
        <w:t>etaSPAdes</w:t>
      </w:r>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kmers to be used, which helps </w:t>
      </w:r>
      <w:r w:rsidR="00C72DB9" w:rsidRPr="00CC2BFA">
        <w:rPr>
          <w:i/>
          <w:iCs/>
        </w:rPr>
        <w:t>to find the most optimal assembly.</w:t>
      </w:r>
      <w:r w:rsidR="0055489A" w:rsidRPr="00CC2BFA">
        <w:rPr>
          <w:i/>
          <w:iCs/>
        </w:rPr>
        <w:t xml:space="preserve"> We are using the following kmer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r w:rsidR="008303E0" w:rsidRPr="00CC2BFA">
        <w:rPr>
          <w:i/>
          <w:iCs/>
        </w:rPr>
        <w:t>kmer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 xml:space="preserve">des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scaffolds</w:t>
      </w:r>
      <w:r w:rsidR="005C4821" w:rsidRPr="007D19B5">
        <w:rPr>
          <w:sz w:val="20"/>
          <w:szCs w:val="20"/>
        </w:rPr>
        <w:t>.</w:t>
      </w:r>
      <w:r w:rsidR="00B419BC" w:rsidRPr="007D19B5">
        <w:rPr>
          <w:sz w:val="20"/>
          <w:szCs w:val="20"/>
        </w:rPr>
        <w:t>fasta file containing all scaffold sequences for the metagenomic assembly.</w:t>
      </w:r>
    </w:p>
    <w:p w14:paraId="6EB0A694" w14:textId="77777777" w:rsidR="00B419BC" w:rsidRPr="005A6019" w:rsidRDefault="00B419BC" w:rsidP="005A6019"/>
    <w:p w14:paraId="4ED7A6C4" w14:textId="37C4CD4B" w:rsidR="00F02741" w:rsidRPr="0024284F" w:rsidRDefault="000030D2" w:rsidP="005A6019">
      <w:pPr>
        <w:rPr>
          <w:b/>
          <w:bCs/>
        </w:rPr>
      </w:pPr>
      <w:r w:rsidRPr="0024284F">
        <w:rPr>
          <w:b/>
          <w:bCs/>
        </w:rPr>
        <w:t>WARNING</w:t>
      </w:r>
      <w:r w:rsidR="005C4821">
        <w:rPr>
          <w:b/>
          <w:bCs/>
        </w:rPr>
        <w:t>:</w:t>
      </w:r>
      <w:r w:rsidRPr="0024284F">
        <w:rPr>
          <w:b/>
          <w:bCs/>
        </w:rPr>
        <w:t xml:space="preserve"> DO NOT RUN </w:t>
      </w:r>
      <w:r w:rsidR="005C4821">
        <w:rPr>
          <w:b/>
          <w:bCs/>
        </w:rPr>
        <w:t>M</w:t>
      </w:r>
      <w:r w:rsidRPr="0024284F">
        <w:rPr>
          <w:b/>
          <w:bCs/>
        </w:rPr>
        <w:t>eta</w:t>
      </w:r>
      <w:r w:rsidR="005C4821">
        <w:rPr>
          <w:b/>
          <w:bCs/>
        </w:rPr>
        <w:t>SPA</w:t>
      </w:r>
      <w:r w:rsidRPr="0024284F">
        <w:rPr>
          <w:b/>
          <w:bCs/>
        </w:rPr>
        <w:t>des</w:t>
      </w:r>
      <w:r w:rsidR="00D51468">
        <w:rPr>
          <w:b/>
          <w:bCs/>
        </w:rPr>
        <w:t>!</w:t>
      </w:r>
    </w:p>
    <w:p w14:paraId="3AFBC8F2" w14:textId="77777777" w:rsidR="0006436C" w:rsidRPr="005A6019" w:rsidRDefault="0006436C" w:rsidP="005A6019"/>
    <w:p w14:paraId="01B226FF" w14:textId="77777777" w:rsidR="00A46042"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r w:rsidR="005C4821">
        <w:rPr>
          <w:i/>
          <w:iCs/>
        </w:rPr>
        <w:t>Meta</w:t>
      </w:r>
      <w:r w:rsidR="0006436C" w:rsidRPr="002A7316">
        <w:rPr>
          <w:i/>
          <w:iCs/>
        </w:rPr>
        <w:t>S</w:t>
      </w:r>
      <w:r w:rsidR="005C4821">
        <w:rPr>
          <w:i/>
          <w:iCs/>
        </w:rPr>
        <w:t>PA</w:t>
      </w:r>
      <w:r w:rsidR="0006436C" w:rsidRPr="002A7316">
        <w:rPr>
          <w:i/>
          <w:iCs/>
        </w:rPr>
        <w:t xml:space="preserve">des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r w:rsidR="00A62A26">
        <w:rPr>
          <w:i/>
          <w:iCs/>
        </w:rPr>
        <w:t xml:space="preserve">For the purpose of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p>
    <w:p w14:paraId="786A2E2F" w14:textId="6540CAD4" w:rsidR="005C4821" w:rsidRDefault="00A14B95" w:rsidP="007B423D">
      <w:pPr>
        <w:ind w:left="720"/>
        <w:rPr>
          <w:rFonts w:ascii="Lucida Console" w:hAnsi="Lucida Console" w:cs="Menlo"/>
          <w:color w:val="000000"/>
          <w:kern w:val="0"/>
          <w:sz w:val="22"/>
          <w:szCs w:val="22"/>
          <w:lang w:val="en-US"/>
        </w:rPr>
      </w:pPr>
      <w:r>
        <w:rPr>
          <w:i/>
          <w:iCs/>
        </w:rPr>
        <w:br/>
      </w:r>
      <w:r w:rsidR="00257562" w:rsidRPr="00AF67ED">
        <w:rPr>
          <w:highlight w:val="yellow"/>
        </w:rPr>
        <w:t>c</w:t>
      </w:r>
      <w:r w:rsidRPr="00AF67ED">
        <w:rPr>
          <w:highlight w:val="yellow"/>
        </w:rPr>
        <w:t>d</w:t>
      </w:r>
      <w:r w:rsidR="00E37339" w:rsidRPr="00AF67ED">
        <w:rPr>
          <w:highlight w:val="yellow"/>
        </w:rPr>
        <w:t xml:space="preserve"> </w:t>
      </w:r>
      <w:r w:rsidR="00E747FD" w:rsidRPr="00AF67ED">
        <w:rPr>
          <w:rFonts w:ascii="Lucida Console" w:hAnsi="Lucida Console" w:cs="Menlo"/>
          <w:color w:val="000000"/>
          <w:kern w:val="0"/>
          <w:sz w:val="22"/>
          <w:szCs w:val="22"/>
          <w:highlight w:val="yellow"/>
          <w:lang w:val="en-US"/>
        </w:rPr>
        <w:t>/home/ubuntu/CourseData/MIC_data/mags_workshop/module5/</w:t>
      </w:r>
      <w:r w:rsidR="00E25F6A" w:rsidRPr="00AF67ED">
        <w:rPr>
          <w:rFonts w:ascii="Lucida Console" w:hAnsi="Lucida Console" w:cs="Menlo"/>
          <w:color w:val="000000"/>
          <w:kern w:val="0"/>
          <w:sz w:val="22"/>
          <w:szCs w:val="22"/>
          <w:highlight w:val="yellow"/>
          <w:lang w:val="en-US"/>
        </w:rPr>
        <w:t>output/</w:t>
      </w:r>
      <w:r w:rsidR="00AD7B26" w:rsidRPr="00AF67ED">
        <w:rPr>
          <w:rFonts w:ascii="Lucida Console" w:hAnsi="Lucida Console" w:cs="Menlo"/>
          <w:color w:val="000000"/>
          <w:kern w:val="0"/>
          <w:sz w:val="22"/>
          <w:szCs w:val="22"/>
          <w:highlight w:val="yellow"/>
          <w:lang w:val="en-US"/>
        </w:rPr>
        <w:t>metagenome_assemblies/KGHS_1-0</w:t>
      </w:r>
    </w:p>
    <w:p w14:paraId="135CAC0B" w14:textId="77777777" w:rsidR="00A46042" w:rsidRDefault="00A46042" w:rsidP="007B423D">
      <w:pPr>
        <w:ind w:left="720"/>
        <w:rPr>
          <w:i/>
          <w:iCs/>
        </w:rPr>
      </w:pP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conda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r w:rsidR="005C4821">
        <w:rPr>
          <w:i/>
          <w:iCs/>
        </w:rPr>
        <w:t>M</w:t>
      </w:r>
      <w:r w:rsidR="00576E76">
        <w:rPr>
          <w:i/>
          <w:iCs/>
        </w:rPr>
        <w:t>eta</w:t>
      </w:r>
      <w:r w:rsidR="005C4821">
        <w:rPr>
          <w:i/>
          <w:iCs/>
        </w:rPr>
        <w:t>SPA</w:t>
      </w:r>
      <w:r w:rsidR="00576E76">
        <w:rPr>
          <w:i/>
          <w:iCs/>
        </w:rPr>
        <w:t>des</w:t>
      </w:r>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6AFE3AA3" w14:textId="78B92F7F" w:rsidR="0074798B" w:rsidRPr="005A6019" w:rsidRDefault="0074798B" w:rsidP="0074798B">
      <w:r w:rsidRPr="005A6019">
        <w:lastRenderedPageBreak/>
        <w:t>Example command</w:t>
      </w:r>
      <w:r w:rsidR="002D171A">
        <w:t>s</w:t>
      </w:r>
      <w:r w:rsidRPr="005A6019">
        <w:t xml:space="preserve"> for sample KGHS_1-0:</w:t>
      </w:r>
    </w:p>
    <w:p w14:paraId="5D3590BB" w14:textId="77777777" w:rsidR="0074798B" w:rsidRDefault="0074798B" w:rsidP="005A6019"/>
    <w:p w14:paraId="093BA5D6" w14:textId="5428A20C" w:rsidR="00CA687C" w:rsidRDefault="00CA687C" w:rsidP="005A6019">
      <w:pPr>
        <w:rPr>
          <w:b/>
          <w:bCs/>
        </w:rPr>
      </w:pPr>
      <w:r w:rsidRPr="00CA687C">
        <w:rPr>
          <w:b/>
          <w:bCs/>
        </w:rPr>
        <w:t># Change the directory back to the module5 directory.</w:t>
      </w:r>
    </w:p>
    <w:p w14:paraId="0CABC04A" w14:textId="77777777" w:rsidR="00CA687C" w:rsidRPr="00CA687C" w:rsidRDefault="00CA687C" w:rsidP="005A6019">
      <w:pPr>
        <w:rPr>
          <w:b/>
          <w:bCs/>
        </w:rPr>
      </w:pPr>
    </w:p>
    <w:p w14:paraId="430671D3" w14:textId="33FC9872" w:rsidR="00CA687C" w:rsidRDefault="00CA687C" w:rsidP="005A6019">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6E6D87FF" w14:textId="77777777" w:rsidR="00CA687C" w:rsidRPr="005A6019" w:rsidRDefault="00CA687C" w:rsidP="005A6019"/>
    <w:p w14:paraId="33571D03" w14:textId="56F4812B" w:rsidR="00AD2D52" w:rsidRPr="00FC45BE" w:rsidRDefault="00AD2D52" w:rsidP="005A6019">
      <w:pPr>
        <w:rPr>
          <w:b/>
          <w:bCs/>
        </w:rPr>
      </w:pPr>
      <w:r w:rsidRPr="00FC45BE">
        <w:rPr>
          <w:b/>
          <w:bCs/>
        </w:rPr>
        <w:t xml:space="preserve"># Activate the </w:t>
      </w:r>
      <w:r w:rsidR="005C4821" w:rsidRPr="00FC45BE">
        <w:rPr>
          <w:b/>
          <w:bCs/>
        </w:rPr>
        <w:t>SPA</w:t>
      </w:r>
      <w:r w:rsidRPr="00FC45BE">
        <w:rPr>
          <w:b/>
          <w:bCs/>
        </w:rPr>
        <w:t xml:space="preserve">des conda environment so that </w:t>
      </w:r>
      <w:r w:rsidR="005C4821" w:rsidRPr="00FC45BE">
        <w:rPr>
          <w:b/>
          <w:bCs/>
        </w:rPr>
        <w:t>you</w:t>
      </w:r>
      <w:r w:rsidRPr="00FC45BE">
        <w:rPr>
          <w:b/>
          <w:bCs/>
        </w:rPr>
        <w:t xml:space="preserve"> can run </w:t>
      </w:r>
      <w:r w:rsidR="005C4821" w:rsidRPr="00FC45BE">
        <w:rPr>
          <w:b/>
          <w:bCs/>
        </w:rPr>
        <w:t>M</w:t>
      </w:r>
      <w:r w:rsidRPr="00FC45BE">
        <w:rPr>
          <w:b/>
          <w:bCs/>
        </w:rPr>
        <w:t>eta</w:t>
      </w:r>
      <w:r w:rsidR="005C4821" w:rsidRPr="00FC45BE">
        <w:rPr>
          <w:b/>
          <w:bCs/>
        </w:rPr>
        <w:t>SPA</w:t>
      </w:r>
      <w:r w:rsidRPr="00FC45BE">
        <w:rPr>
          <w:b/>
          <w:bCs/>
        </w:rPr>
        <w:t>des.</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r w:rsidRPr="008B6574">
        <w:rPr>
          <w:rFonts w:ascii="Lucida Console" w:hAnsi="Lucida Console"/>
          <w:sz w:val="22"/>
          <w:szCs w:val="22"/>
        </w:rPr>
        <w:t>conda activate spades_env</w:t>
      </w:r>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r w:rsidR="005C4821" w:rsidRPr="00FC45BE">
        <w:rPr>
          <w:b/>
          <w:bCs/>
        </w:rPr>
        <w:t>M</w:t>
      </w:r>
      <w:r w:rsidRPr="00FC45BE">
        <w:rPr>
          <w:b/>
          <w:bCs/>
        </w:rPr>
        <w:t>eta</w:t>
      </w:r>
      <w:r w:rsidR="005C4821" w:rsidRPr="00FC45BE">
        <w:rPr>
          <w:b/>
          <w:bCs/>
        </w:rPr>
        <w:t>SPA</w:t>
      </w:r>
      <w:r w:rsidRPr="00FC45BE">
        <w:rPr>
          <w:b/>
          <w:bCs/>
        </w:rPr>
        <w:t>des command</w:t>
      </w:r>
      <w:r w:rsidR="00A402CE" w:rsidRPr="00FC45BE">
        <w:rPr>
          <w:b/>
          <w:bCs/>
        </w:rPr>
        <w:t xml:space="preserve"> using kmer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metagenome_assemblies/KGHS_1-0 -1 cleaned_fastq_files/KGHS_1-0_1.fastq -2 cleaned_fastq_files/KGHS_1-0_2.fastq</w:t>
      </w:r>
    </w:p>
    <w:p w14:paraId="0F28DD9C" w14:textId="77777777" w:rsidR="00951B51" w:rsidRPr="005A6019" w:rsidRDefault="00951B51" w:rsidP="005A6019"/>
    <w:p w14:paraId="0D772021" w14:textId="77777777" w:rsidR="00A62A26" w:rsidRDefault="00A62A26" w:rsidP="005A6019">
      <w:r>
        <w:t>MetaSPAdes</w:t>
      </w:r>
      <w:r w:rsidR="00006217" w:rsidRPr="005A6019">
        <w:t xml:space="preserve"> output: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r w:rsidRPr="001562DF">
        <w:rPr>
          <w:b/>
          <w:bCs/>
        </w:rPr>
        <w:t>contigs.fasta</w:t>
      </w:r>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Pr="001B5BDC">
        <w:rPr>
          <w:rFonts w:ascii="Lucida Console" w:hAnsi="Lucida Console" w:cs="Menlo"/>
          <w:color w:val="000000"/>
          <w:kern w:val="0"/>
          <w:sz w:val="22"/>
          <w:szCs w:val="22"/>
          <w:highlight w:val="yellow"/>
          <w:lang w:val="en-US"/>
        </w:rPr>
        <w:t>metagenome_assemblies/KGHS_1-0/contigs.fasta</w:t>
      </w:r>
    </w:p>
    <w:p w14:paraId="681EF9B5" w14:textId="77777777" w:rsidR="000C1844" w:rsidRPr="005A6019" w:rsidRDefault="000C1844" w:rsidP="005A6019"/>
    <w:p w14:paraId="06441DDA" w14:textId="6D16671E" w:rsidR="007F6543" w:rsidRDefault="00006217" w:rsidP="005A6019">
      <w:r w:rsidRPr="001562DF">
        <w:rPr>
          <w:b/>
          <w:bCs/>
        </w:rPr>
        <w:t>scaffolds.fasta</w:t>
      </w:r>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Pr="001B5BDC">
        <w:rPr>
          <w:rFonts w:ascii="Lucida Console" w:hAnsi="Lucida Console" w:cs="Menlo"/>
          <w:color w:val="000000"/>
          <w:kern w:val="0"/>
          <w:sz w:val="22"/>
          <w:szCs w:val="22"/>
          <w:highlight w:val="yellow"/>
          <w:lang w:val="en-US"/>
        </w:rPr>
        <w:t>metagenome_assemblies/KGHS_1-0/scaffolds.fasta</w:t>
      </w:r>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CourseData/MIC_data/mags_workshop/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KGHS_1-0/spades.log</w:t>
      </w:r>
    </w:p>
    <w:p w14:paraId="54B25329" w14:textId="77777777" w:rsidR="007B76F8" w:rsidRDefault="007B76F8" w:rsidP="005A6019"/>
    <w:p w14:paraId="4B4FFC35" w14:textId="77777777" w:rsidR="00315337" w:rsidRDefault="00315337" w:rsidP="005A6019"/>
    <w:p w14:paraId="313DDAA5" w14:textId="77777777" w:rsidR="00E41ACE" w:rsidRDefault="00E41ACE" w:rsidP="005A6019"/>
    <w:p w14:paraId="03ACCC46" w14:textId="77777777" w:rsidR="00E41ACE" w:rsidRDefault="00E41ACE" w:rsidP="005A6019"/>
    <w:p w14:paraId="0D5D4DF3" w14:textId="77777777" w:rsidR="00E41ACE" w:rsidRDefault="00E41ACE" w:rsidP="005A6019"/>
    <w:p w14:paraId="1772B26C" w14:textId="77777777" w:rsidR="00E41ACE" w:rsidRDefault="00E41ACE" w:rsidP="005A6019"/>
    <w:p w14:paraId="2170A1E3" w14:textId="77777777" w:rsidR="00E41ACE" w:rsidRDefault="00E41ACE" w:rsidP="005A6019"/>
    <w:p w14:paraId="75A1050D" w14:textId="77777777" w:rsidR="00E41ACE" w:rsidRPr="005A6019" w:rsidRDefault="00E41ACE" w:rsidP="005A6019"/>
    <w:p w14:paraId="1AE76EA1" w14:textId="3AF7D9F7" w:rsidR="00A62A26" w:rsidRPr="00DE3AA5" w:rsidRDefault="00A62A26" w:rsidP="00A62A26">
      <w:pPr>
        <w:rPr>
          <w:u w:val="single"/>
        </w:rPr>
      </w:pPr>
      <w:r w:rsidRPr="00DE3AA5">
        <w:rPr>
          <w:u w:val="single"/>
        </w:rPr>
        <w:lastRenderedPageBreak/>
        <w:t>Step 1</w:t>
      </w:r>
      <w:r>
        <w:rPr>
          <w:u w:val="single"/>
        </w:rPr>
        <w:t>b</w:t>
      </w:r>
      <w:r w:rsidRPr="00DE3AA5">
        <w:rPr>
          <w:u w:val="single"/>
        </w:rPr>
        <w:t xml:space="preserve">: </w:t>
      </w:r>
      <w:r>
        <w:rPr>
          <w:u w:val="single"/>
        </w:rPr>
        <w:t>Evaluate assembly quality using QUAST</w:t>
      </w:r>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QUAST uses assembled contig or scaffold FASTA files</w:t>
      </w:r>
      <w:r w:rsidRPr="007D19B5">
        <w:rPr>
          <w:sz w:val="20"/>
          <w:szCs w:val="20"/>
        </w:rPr>
        <w:t xml:space="preserve"> as input and generates a number of output files, </w:t>
      </w:r>
      <w:r w:rsidR="001F3DA8" w:rsidRPr="007D19B5">
        <w:rPr>
          <w:sz w:val="20"/>
          <w:szCs w:val="20"/>
        </w:rPr>
        <w:t>including the transposed_report.tsv file</w:t>
      </w:r>
      <w:r w:rsidRPr="007D19B5">
        <w:rPr>
          <w:sz w:val="20"/>
          <w:szCs w:val="20"/>
        </w:rPr>
        <w:t>.</w:t>
      </w:r>
    </w:p>
    <w:p w14:paraId="7D9E47C4" w14:textId="77777777" w:rsidR="00D3476D" w:rsidRPr="005A6019" w:rsidRDefault="00D3476D" w:rsidP="005A6019"/>
    <w:p w14:paraId="147786B0" w14:textId="59FD44AC" w:rsidR="00757D59" w:rsidRPr="005A6019" w:rsidRDefault="00C326DC" w:rsidP="005A6019">
      <w:r w:rsidRPr="005A6019">
        <w:t>Example command</w:t>
      </w:r>
      <w:r w:rsidR="001D068C">
        <w:t>s</w:t>
      </w:r>
      <w:r w:rsidRPr="005A6019">
        <w:t xml:space="preserve"> for </w:t>
      </w:r>
      <w:r w:rsidR="00757D59" w:rsidRPr="005A6019">
        <w:t>sample KGHS_1-0</w:t>
      </w:r>
      <w:r w:rsidRPr="005A6019">
        <w:t>:</w:t>
      </w:r>
    </w:p>
    <w:p w14:paraId="63485B6A" w14:textId="77777777" w:rsidR="00D3476D" w:rsidRDefault="00D3476D" w:rsidP="005A6019"/>
    <w:p w14:paraId="33A94335" w14:textId="77777777" w:rsidR="009B159D" w:rsidRDefault="009B159D" w:rsidP="009B159D">
      <w:pPr>
        <w:rPr>
          <w:b/>
          <w:bCs/>
        </w:rPr>
      </w:pPr>
      <w:r w:rsidRPr="00CA687C">
        <w:rPr>
          <w:b/>
          <w:bCs/>
        </w:rPr>
        <w:t># Change the directory back to the module5 directory.</w:t>
      </w:r>
    </w:p>
    <w:p w14:paraId="7F8412CE" w14:textId="77777777" w:rsidR="009B159D" w:rsidRPr="00CA687C" w:rsidRDefault="009B159D" w:rsidP="009B159D">
      <w:pPr>
        <w:rPr>
          <w:b/>
          <w:bCs/>
        </w:rPr>
      </w:pPr>
    </w:p>
    <w:p w14:paraId="08D25EC7" w14:textId="77777777" w:rsidR="009B159D" w:rsidRDefault="009B159D" w:rsidP="009B159D">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1DB49448" w14:textId="77777777" w:rsidR="009B159D" w:rsidRDefault="009B159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r w:rsidRPr="00E61A98">
        <w:rPr>
          <w:b/>
          <w:bCs/>
        </w:rPr>
        <w:t>conda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r w:rsidRPr="00925D27">
        <w:rPr>
          <w:rFonts w:ascii="Lucida Console" w:hAnsi="Lucida Console"/>
          <w:sz w:val="22"/>
          <w:szCs w:val="22"/>
          <w:highlight w:val="yellow"/>
        </w:rPr>
        <w:t>conda activate quast_env</w:t>
      </w:r>
    </w:p>
    <w:p w14:paraId="5D6514EF" w14:textId="77777777" w:rsidR="00D52533" w:rsidRDefault="00D52533" w:rsidP="005A6019"/>
    <w:p w14:paraId="669A1F01" w14:textId="77777777" w:rsidR="00B24A56" w:rsidRPr="00E61A98" w:rsidRDefault="00B24A56" w:rsidP="00B24A56">
      <w:pPr>
        <w:rPr>
          <w:b/>
          <w:bCs/>
        </w:rPr>
      </w:pPr>
      <w:r w:rsidRPr="00E61A98">
        <w:rPr>
          <w:b/>
          <w:bCs/>
        </w:rPr>
        <w:t># Run QUAST on the scaffolds.fasta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 xml:space="preserve">quast.py --output-dir metagenome_assemblies/KGHS_1-0/quast_contigs --threads 1 </w:t>
      </w:r>
      <w:r>
        <w:rPr>
          <w:rFonts w:ascii="Lucida Console" w:hAnsi="Lucida Console" w:cs="Menlo"/>
          <w:color w:val="000000"/>
          <w:kern w:val="0"/>
          <w:sz w:val="22"/>
          <w:szCs w:val="22"/>
          <w:highlight w:val="yellow"/>
          <w:lang w:val="en-US"/>
        </w:rPr>
        <w:t>output/</w:t>
      </w:r>
      <w:r w:rsidRPr="00B24A56">
        <w:rPr>
          <w:rFonts w:ascii="Lucida Console" w:hAnsi="Lucida Console" w:cs="Menlo"/>
          <w:color w:val="000000"/>
          <w:kern w:val="0"/>
          <w:sz w:val="22"/>
          <w:szCs w:val="22"/>
          <w:highlight w:val="yellow"/>
          <w:lang w:val="en-US"/>
        </w:rPr>
        <w:t>metagenome_assemblies/KGHS_1-0/contigs.fasta</w:t>
      </w:r>
    </w:p>
    <w:p w14:paraId="2E22F4CF" w14:textId="77777777" w:rsidR="00B24A56" w:rsidRDefault="00B24A56" w:rsidP="005A6019"/>
    <w:p w14:paraId="366B9F0D" w14:textId="0D653615" w:rsidR="00D3476D" w:rsidRPr="00E61A98" w:rsidRDefault="00D3476D" w:rsidP="005A6019">
      <w:pPr>
        <w:rPr>
          <w:b/>
          <w:bCs/>
        </w:rPr>
      </w:pPr>
      <w:r w:rsidRPr="00E61A98">
        <w:rPr>
          <w:b/>
          <w:bCs/>
        </w:rPr>
        <w:t># Run QUAST on the scaffolds.fasta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 xml:space="preserve">quast.py --output-dir </w:t>
      </w:r>
      <w:r w:rsidR="00657AFA" w:rsidRPr="00925D27">
        <w:rPr>
          <w:rFonts w:ascii="Lucida Console" w:hAnsi="Lucida Console"/>
          <w:color w:val="000000" w:themeColor="text1"/>
          <w:sz w:val="22"/>
          <w:szCs w:val="22"/>
          <w:highlight w:val="yellow"/>
        </w:rPr>
        <w:t>metagenome_assemblies/KGHS_1-0</w:t>
      </w:r>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r w:rsidR="00657AFA" w:rsidRPr="00925D27">
        <w:rPr>
          <w:rFonts w:ascii="Lucida Console" w:hAnsi="Lucida Console"/>
          <w:color w:val="000000" w:themeColor="text1"/>
          <w:sz w:val="22"/>
          <w:szCs w:val="22"/>
          <w:highlight w:val="yellow"/>
        </w:rPr>
        <w:t>metagenome_assemblies/KGHS_1-0/scaffolds.fasta</w:t>
      </w:r>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QUAST contigs.fasta</w:t>
      </w:r>
    </w:p>
    <w:p w14:paraId="42592E7D" w14:textId="77777777" w:rsidR="0013029F" w:rsidRPr="004639E2" w:rsidRDefault="0013029F" w:rsidP="005A6019">
      <w:pPr>
        <w:rPr>
          <w:b/>
          <w:bCs/>
        </w:rPr>
      </w:pPr>
    </w:p>
    <w:p w14:paraId="475EA909" w14:textId="599886AD" w:rsidR="004639E2" w:rsidRPr="00156868" w:rsidRDefault="004639E2" w:rsidP="004639E2">
      <w:pPr>
        <w:rPr>
          <w:rFonts w:ascii="Lucida Console" w:hAnsi="Lucida Console" w:cs="Menlo"/>
          <w:color w:val="000000"/>
          <w:kern w:val="0"/>
          <w:sz w:val="22"/>
          <w:szCs w:val="22"/>
          <w:lang w:val="en-US"/>
        </w:rPr>
      </w:pPr>
      <w:r w:rsidRPr="00156868">
        <w:rPr>
          <w:rFonts w:ascii="Lucida Console" w:hAnsi="Lucida Console"/>
          <w:sz w:val="22"/>
          <w:szCs w:val="22"/>
          <w:highlight w:val="yellow"/>
        </w:rPr>
        <w:t>less</w:t>
      </w:r>
      <w:r w:rsidR="003F0B52">
        <w:rPr>
          <w:rFonts w:ascii="Lucida Console" w:hAnsi="Lucida Console"/>
          <w:sz w:val="22"/>
          <w:szCs w:val="22"/>
          <w:highlight w:val="yellow"/>
        </w:rPr>
        <w:t xml:space="preserve"> </w:t>
      </w:r>
      <w:r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themeColor="text1"/>
          <w:kern w:val="0"/>
          <w:sz w:val="22"/>
          <w:szCs w:val="22"/>
          <w:highlight w:val="yellow"/>
          <w:lang w:val="en-US"/>
        </w:rPr>
        <w:t>quast_contigs/transposed_report.tsv</w:t>
      </w:r>
    </w:p>
    <w:p w14:paraId="68D8270A" w14:textId="77777777" w:rsidR="004639E2" w:rsidRDefault="004639E2" w:rsidP="005A6019"/>
    <w:p w14:paraId="384FBDBA" w14:textId="77777777" w:rsidR="002E4AD8" w:rsidRDefault="002E4AD8" w:rsidP="005A6019"/>
    <w:p w14:paraId="187FF5FD" w14:textId="77777777" w:rsidR="002E4AD8" w:rsidRDefault="002E4AD8" w:rsidP="005A6019"/>
    <w:p w14:paraId="3F541142" w14:textId="0AF804FD" w:rsidR="004639E2" w:rsidRDefault="004639E2" w:rsidP="005A6019">
      <w:pPr>
        <w:rPr>
          <w:b/>
          <w:bCs/>
        </w:rPr>
      </w:pPr>
      <w:r w:rsidRPr="004639E2">
        <w:rPr>
          <w:b/>
          <w:bCs/>
        </w:rPr>
        <w:lastRenderedPageBreak/>
        <w:t xml:space="preserve">QUAST </w:t>
      </w:r>
      <w:r>
        <w:rPr>
          <w:b/>
          <w:bCs/>
        </w:rPr>
        <w:t>scaffolds</w:t>
      </w:r>
      <w:r w:rsidRPr="004639E2">
        <w:rPr>
          <w:b/>
          <w:bCs/>
        </w:rPr>
        <w:t>.fasta</w:t>
      </w:r>
    </w:p>
    <w:p w14:paraId="658934DA" w14:textId="77777777" w:rsidR="0013029F" w:rsidRPr="004639E2" w:rsidRDefault="0013029F" w:rsidP="005A6019">
      <w:pPr>
        <w:rPr>
          <w:b/>
          <w:bCs/>
        </w:rPr>
      </w:pPr>
    </w:p>
    <w:p w14:paraId="4DF4B77B" w14:textId="24AE4DEC" w:rsidR="005F5495" w:rsidRPr="00156868" w:rsidRDefault="004639E2" w:rsidP="005A6019">
      <w:pPr>
        <w:rPr>
          <w:rFonts w:ascii="Lucida Console" w:hAnsi="Lucida Console" w:cs="Menlo"/>
          <w:color w:val="000000" w:themeColor="text1"/>
          <w:kern w:val="0"/>
          <w:sz w:val="22"/>
          <w:szCs w:val="22"/>
          <w:lang w:val="en-US"/>
        </w:rPr>
      </w:pPr>
      <w:r w:rsidRPr="00156868">
        <w:rPr>
          <w:rFonts w:ascii="Lucida Console" w:hAnsi="Lucida Console"/>
          <w:sz w:val="22"/>
          <w:szCs w:val="22"/>
          <w:highlight w:val="yellow"/>
        </w:rPr>
        <w:t xml:space="preserve">less </w:t>
      </w:r>
      <w:r w:rsidR="005F5495"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kern w:val="0"/>
          <w:sz w:val="22"/>
          <w:szCs w:val="22"/>
          <w:highlight w:val="yellow"/>
          <w:lang w:val="en-US"/>
        </w:rPr>
        <w:t>/</w:t>
      </w:r>
      <w:r w:rsidRPr="00156868">
        <w:rPr>
          <w:rFonts w:ascii="Lucida Console" w:hAnsi="Lucida Console" w:cs="Menlo"/>
          <w:color w:val="000000" w:themeColor="text1"/>
          <w:kern w:val="0"/>
          <w:sz w:val="22"/>
          <w:szCs w:val="22"/>
          <w:highlight w:val="yellow"/>
          <w:lang w:val="en-US"/>
        </w:rPr>
        <w:t>quast_scaffolds/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098280C4" w:rsidR="005F5495" w:rsidRDefault="00F5417D" w:rsidP="005A6019">
      <w:r w:rsidRPr="004055C4">
        <w:rPr>
          <w:b/>
          <w:bCs/>
        </w:rPr>
        <w:t xml:space="preserve">Table </w:t>
      </w:r>
      <w:r w:rsidR="00952104" w:rsidRPr="004055C4">
        <w:rPr>
          <w:b/>
          <w:bCs/>
        </w:rPr>
        <w:t>2</w:t>
      </w:r>
      <w:r w:rsidRPr="004055C4">
        <w:rPr>
          <w:b/>
          <w:bCs/>
        </w:rPr>
        <w:t>:</w:t>
      </w:r>
      <w:r>
        <w:t xml:space="preserve"> </w:t>
      </w:r>
      <w:r w:rsidR="007B387E">
        <w:t>QUAST evaluation metrics for contigs.fasta and scaffolds.fasta</w:t>
      </w:r>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2AD59DE0" w:rsidR="00756DD6" w:rsidRDefault="00756DD6" w:rsidP="00756DD6">
            <w:r>
              <w:t xml:space="preserve">Number of </w:t>
            </w:r>
            <w:r w:rsidR="00293210">
              <w:t>C</w:t>
            </w:r>
            <w:r>
              <w:t>ontigs</w:t>
            </w:r>
          </w:p>
        </w:tc>
        <w:tc>
          <w:tcPr>
            <w:tcW w:w="1608" w:type="dxa"/>
            <w:vAlign w:val="bottom"/>
          </w:tcPr>
          <w:p w14:paraId="0213F54E" w14:textId="53F76762" w:rsidR="00756DD6" w:rsidRDefault="00756DD6" w:rsidP="00756DD6">
            <w:r>
              <w:rPr>
                <w:rFonts w:ascii="Calibri" w:hAnsi="Calibri" w:cs="Calibri"/>
                <w:color w:val="000000"/>
              </w:rPr>
              <w:t xml:space="preserve">Largest </w:t>
            </w:r>
            <w:r w:rsidR="00293210">
              <w:rPr>
                <w:rFonts w:ascii="Calibri" w:hAnsi="Calibri" w:cs="Calibri"/>
                <w:color w:val="000000"/>
              </w:rPr>
              <w:t>C</w:t>
            </w:r>
            <w:r>
              <w:rPr>
                <w:rFonts w:ascii="Calibri" w:hAnsi="Calibri" w:cs="Calibri"/>
                <w:color w:val="000000"/>
              </w:rPr>
              <w:t>ontig</w:t>
            </w:r>
          </w:p>
        </w:tc>
        <w:tc>
          <w:tcPr>
            <w:tcW w:w="1455" w:type="dxa"/>
            <w:vAlign w:val="bottom"/>
          </w:tcPr>
          <w:p w14:paraId="52B672AC" w14:textId="77802791" w:rsidR="00756DD6" w:rsidRDefault="00756DD6" w:rsidP="00756DD6">
            <w:r>
              <w:rPr>
                <w:rFonts w:ascii="Calibri" w:hAnsi="Calibri" w:cs="Calibri"/>
                <w:color w:val="000000"/>
              </w:rPr>
              <w:t xml:space="preserve">Total </w:t>
            </w:r>
            <w:r w:rsidR="00293210">
              <w:rPr>
                <w:rFonts w:ascii="Calibri" w:hAnsi="Calibri" w:cs="Calibri"/>
                <w:color w:val="000000"/>
              </w:rPr>
              <w:t>L</w:t>
            </w:r>
            <w:r>
              <w:rPr>
                <w:rFonts w:ascii="Calibri" w:hAnsi="Calibri" w:cs="Calibri"/>
                <w:color w:val="000000"/>
              </w:rPr>
              <w:t>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N's per 100 kbp</w:t>
            </w:r>
          </w:p>
        </w:tc>
      </w:tr>
      <w:tr w:rsidR="00756DD6" w14:paraId="6F0DF262" w14:textId="77777777" w:rsidTr="00756DD6">
        <w:trPr>
          <w:trHeight w:val="280"/>
        </w:trPr>
        <w:tc>
          <w:tcPr>
            <w:tcW w:w="1558" w:type="dxa"/>
          </w:tcPr>
          <w:p w14:paraId="79422170" w14:textId="1749434A" w:rsidR="00756DD6" w:rsidRDefault="007B387E" w:rsidP="00756DD6">
            <w:r>
              <w:t>C</w:t>
            </w:r>
            <w:r w:rsidR="00756DD6">
              <w:t>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5A666DAC" w:rsidR="006A29DC" w:rsidRDefault="007B387E" w:rsidP="006A29DC">
            <w:r>
              <w:t>S</w:t>
            </w:r>
            <w:r w:rsidR="006A29DC">
              <w:t>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Filter scaffolds &lt;1500 nt and evaluate change in assembly quality using seqkit</w:t>
      </w:r>
    </w:p>
    <w:p w14:paraId="77C3CEB3" w14:textId="77777777" w:rsidR="00B27BC3" w:rsidRDefault="00B27BC3" w:rsidP="00BF2A8F">
      <w:pPr>
        <w:rPr>
          <w:b/>
          <w:bCs/>
        </w:rPr>
      </w:pPr>
    </w:p>
    <w:p w14:paraId="775C8907" w14:textId="77777777" w:rsidR="00BF2A8F" w:rsidRPr="005A6019" w:rsidRDefault="00BF2A8F" w:rsidP="00BF2A8F">
      <w:r w:rsidRPr="000F7360">
        <w:rPr>
          <w:b/>
          <w:bCs/>
        </w:rPr>
        <w:t>seqkit</w:t>
      </w:r>
      <w:r w:rsidRPr="005A6019">
        <w:t xml:space="preserve"> (</w:t>
      </w:r>
      <w:hyperlink r:id="rId14"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r>
        <w:t>seqkit</w:t>
      </w:r>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r w:rsidR="002C7261">
        <w:rPr>
          <w:i/>
          <w:iCs/>
        </w:rPr>
        <w:t>nt</w:t>
      </w:r>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nt</w:t>
      </w:r>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5"/>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16"/>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r w:rsidR="00E42B79" w:rsidRPr="007D19B5">
        <w:rPr>
          <w:sz w:val="20"/>
          <w:szCs w:val="20"/>
        </w:rPr>
        <w:t>Seqkit</w:t>
      </w:r>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Seqkit stats quickly/easily reports quality metrics and will be applied to the original scaffolds.fasta file and the length-filtered KGHS_1-0_min1500.fasta file to compare them.</w:t>
      </w:r>
    </w:p>
    <w:p w14:paraId="5EF111A7" w14:textId="77777777" w:rsidR="00E42B79" w:rsidRPr="005A6019" w:rsidRDefault="00E42B79" w:rsidP="00E42B79"/>
    <w:p w14:paraId="04909676" w14:textId="356491E1" w:rsidR="00E42B79" w:rsidRDefault="00E42B79" w:rsidP="00E42B79">
      <w:r w:rsidRPr="005A6019">
        <w:t>Example command</w:t>
      </w:r>
      <w:r w:rsidR="00FA7A43">
        <w:t>s</w:t>
      </w:r>
      <w:r w:rsidRPr="005A6019">
        <w:t xml:space="preserve"> for sample KGHS_1-0:</w:t>
      </w:r>
    </w:p>
    <w:p w14:paraId="787FB474" w14:textId="563AC49E" w:rsidR="00E42B79" w:rsidRDefault="00E42B79" w:rsidP="00E42B79"/>
    <w:p w14:paraId="6D32D9B5" w14:textId="77777777" w:rsidR="00FA7A43" w:rsidRDefault="00FA7A43" w:rsidP="00FA7A43">
      <w:pPr>
        <w:rPr>
          <w:b/>
          <w:bCs/>
        </w:rPr>
      </w:pPr>
      <w:r w:rsidRPr="00CA687C">
        <w:rPr>
          <w:b/>
          <w:bCs/>
        </w:rPr>
        <w:t># Change the directory back to the module5 directory.</w:t>
      </w:r>
    </w:p>
    <w:p w14:paraId="52D6E1EC" w14:textId="77777777" w:rsidR="00FA7A43" w:rsidRPr="00CA687C" w:rsidRDefault="00FA7A43" w:rsidP="00FA7A43">
      <w:pPr>
        <w:rPr>
          <w:b/>
          <w:bCs/>
        </w:rPr>
      </w:pPr>
    </w:p>
    <w:p w14:paraId="18A60D9A" w14:textId="77777777" w:rsidR="00FA7A43" w:rsidRDefault="00FA7A43" w:rsidP="00FA7A43">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317EEC0F" w14:textId="77777777" w:rsidR="00FA7A43" w:rsidRDefault="00FA7A43"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r w:rsidRPr="00E42B79">
        <w:rPr>
          <w:rFonts w:ascii="Lucida Console" w:hAnsi="Lucida Console"/>
          <w:sz w:val="22"/>
          <w:szCs w:val="22"/>
          <w:highlight w:val="yellow"/>
        </w:rPr>
        <w:t xml:space="preserve">seqkit seq -m 1500 </w:t>
      </w:r>
      <w:r w:rsidR="001704B3">
        <w:rPr>
          <w:rFonts w:ascii="Lucida Console" w:hAnsi="Lucida Console"/>
          <w:sz w:val="22"/>
          <w:szCs w:val="22"/>
          <w:highlight w:val="yellow"/>
        </w:rPr>
        <w:t>output/</w:t>
      </w:r>
      <w:r w:rsidRPr="00E42B79">
        <w:rPr>
          <w:rFonts w:ascii="Lucida Console" w:hAnsi="Lucida Console"/>
          <w:sz w:val="22"/>
          <w:szCs w:val="22"/>
          <w:highlight w:val="yellow"/>
        </w:rPr>
        <w:t>metagenome_assemblies/KGHS_1-0/scaffolds.fasta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seqkit stats on the KGHS_1-0 </w:t>
      </w:r>
      <w:r>
        <w:rPr>
          <w:b/>
          <w:bCs/>
        </w:rPr>
        <w:t>contigs</w:t>
      </w:r>
      <w:r w:rsidRPr="00724656">
        <w:rPr>
          <w:b/>
          <w:bCs/>
        </w:rPr>
        <w:t>.fasta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r w:rsidRPr="00CF4F21">
        <w:rPr>
          <w:rFonts w:ascii="Lucida Console" w:hAnsi="Lucida Console"/>
          <w:sz w:val="22"/>
          <w:szCs w:val="22"/>
          <w:highlight w:val="yellow"/>
        </w:rPr>
        <w:t>seqkit stats -a output/metagenome_assemblies/KGHS_1-0/</w:t>
      </w:r>
      <w:r>
        <w:rPr>
          <w:rFonts w:ascii="Lucida Console" w:hAnsi="Lucida Console"/>
          <w:sz w:val="22"/>
          <w:szCs w:val="22"/>
          <w:highlight w:val="yellow"/>
        </w:rPr>
        <w:t>contigs</w:t>
      </w:r>
      <w:r w:rsidRPr="00CF4F21">
        <w:rPr>
          <w:rFonts w:ascii="Lucida Console" w:hAnsi="Lucida Console"/>
          <w:sz w:val="22"/>
          <w:szCs w:val="22"/>
          <w:highlight w:val="yellow"/>
        </w:rPr>
        <w:t>.fasta &gt; metagenome_assemblies/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Run seqkit stats on the KGHS_1-0 scaffolds.fasta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r w:rsidRPr="00CF4F21">
        <w:rPr>
          <w:rFonts w:ascii="Lucida Console" w:hAnsi="Lucida Console"/>
          <w:sz w:val="22"/>
          <w:szCs w:val="22"/>
          <w:highlight w:val="yellow"/>
        </w:rPr>
        <w:t xml:space="preserve">seqkit stats -a </w:t>
      </w:r>
      <w:r w:rsidR="001704B3" w:rsidRPr="00CF4F21">
        <w:rPr>
          <w:rFonts w:ascii="Lucida Console" w:hAnsi="Lucida Console"/>
          <w:sz w:val="22"/>
          <w:szCs w:val="22"/>
          <w:highlight w:val="yellow"/>
        </w:rPr>
        <w:t>output/</w:t>
      </w:r>
      <w:r w:rsidRPr="00CF4F21">
        <w:rPr>
          <w:rFonts w:ascii="Lucida Console" w:hAnsi="Lucida Console"/>
          <w:sz w:val="22"/>
          <w:szCs w:val="22"/>
          <w:highlight w:val="yellow"/>
        </w:rPr>
        <w:t>metagenome_assemblies/KGHS_1-0/scaffolds.fasta</w:t>
      </w:r>
      <w:r w:rsidR="00CF4F21" w:rsidRPr="00CF4F21">
        <w:rPr>
          <w:rFonts w:ascii="Lucida Console" w:hAnsi="Lucida Console"/>
          <w:sz w:val="22"/>
          <w:szCs w:val="22"/>
          <w:highlight w:val="yellow"/>
        </w:rPr>
        <w:t xml:space="preserve"> &gt; metagenome_assemblies/KGHS_1-0/scaffolds.fasta.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seqkit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r w:rsidRPr="00CF4F21">
        <w:rPr>
          <w:rFonts w:ascii="Menlo" w:hAnsi="Menlo" w:cs="Menlo"/>
          <w:color w:val="000000"/>
          <w:kern w:val="0"/>
          <w:sz w:val="22"/>
          <w:szCs w:val="22"/>
          <w:highlight w:val="yellow"/>
          <w:lang w:val="en-US"/>
        </w:rPr>
        <w:t xml:space="preserve">seqkit stats -a </w:t>
      </w:r>
      <w:r w:rsidR="00CC1680" w:rsidRPr="00CF4F21">
        <w:rPr>
          <w:rFonts w:ascii="Menlo" w:hAnsi="Menlo" w:cs="Menlo"/>
          <w:color w:val="000000"/>
          <w:kern w:val="0"/>
          <w:sz w:val="22"/>
          <w:szCs w:val="22"/>
          <w:highlight w:val="yellow"/>
          <w:lang w:val="en-US"/>
        </w:rPr>
        <w:t>output/</w:t>
      </w:r>
      <w:r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 xml:space="preserve"> &gt; filtered_metagenomes/KGHS_1-0/KGHS_1-0_min1500.fasta.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algorithms</w:t>
      </w:r>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lastRenderedPageBreak/>
        <w:t>You can read the following paper for more</w:t>
      </w:r>
      <w:r>
        <w:rPr>
          <w:i/>
          <w:iCs/>
        </w:rPr>
        <w:t xml:space="preserve"> information and a comprehensive comparison of</w:t>
      </w:r>
      <w:r w:rsidRPr="00BE2961">
        <w:rPr>
          <w:i/>
          <w:iCs/>
        </w:rPr>
        <w:t xml:space="preserve"> </w:t>
      </w:r>
      <w:r>
        <w:rPr>
          <w:i/>
          <w:iCs/>
        </w:rPr>
        <w:t xml:space="preserve">softwares for </w:t>
      </w:r>
      <w:r w:rsidRPr="00BE2961">
        <w:rPr>
          <w:i/>
          <w:iCs/>
        </w:rPr>
        <w:t>binning</w:t>
      </w:r>
      <w:r>
        <w:rPr>
          <w:i/>
          <w:iCs/>
        </w:rPr>
        <w:t>/bin refinement:</w:t>
      </w:r>
      <w:r w:rsidRPr="00BE2961">
        <w:rPr>
          <w:i/>
          <w:iCs/>
        </w:rPr>
        <w:t xml:space="preserve"> (</w:t>
      </w:r>
      <w:hyperlink r:id="rId20"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Length-filtered scaffold FASTA files are provided as input for binning softwares such as MetaBat2 and MaxBin2</w:t>
      </w:r>
      <w:r w:rsidRPr="007D19B5">
        <w:rPr>
          <w:sz w:val="20"/>
          <w:szCs w:val="20"/>
        </w:rPr>
        <w:t>.</w:t>
      </w:r>
      <w:r>
        <w:rPr>
          <w:sz w:val="20"/>
          <w:szCs w:val="20"/>
        </w:rPr>
        <w:t xml:space="preserve"> Read mapping files (.bam) are also provided as input to the binning softwares.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2" w:history="1">
        <w:r w:rsidRPr="005A6019">
          <w:rPr>
            <w:rStyle w:val="Hyperlink"/>
          </w:rPr>
          <w:t>https://github.com/lh3/bwa</w:t>
        </w:r>
      </w:hyperlink>
      <w:r w:rsidRPr="005A6019">
        <w:t>)</w:t>
      </w:r>
    </w:p>
    <w:p w14:paraId="3F5FEEB1" w14:textId="4405FCD7" w:rsidR="002F70E2" w:rsidRPr="005A6019" w:rsidRDefault="002F70E2" w:rsidP="002F70E2">
      <w:r w:rsidRPr="002F70E2">
        <w:rPr>
          <w:b/>
          <w:bCs/>
        </w:rPr>
        <w:t>samtools</w:t>
      </w:r>
      <w:r>
        <w:t xml:space="preserve"> (</w:t>
      </w:r>
      <w:hyperlink r:id="rId23"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ha</w:t>
      </w:r>
      <w:r>
        <w:t>ve</w:t>
      </w:r>
      <w:r w:rsidRPr="005A6019">
        <w:t xml:space="preserve"> to be mapped to </w:t>
      </w:r>
      <w:r>
        <w:t>the</w:t>
      </w:r>
      <w:r w:rsidRPr="005A6019">
        <w:t xml:space="preserve"> assembled metagenome (1500 </w:t>
      </w:r>
      <w:r>
        <w:t>nt</w:t>
      </w:r>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samtools</w:t>
      </w:r>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23647339" w14:textId="77777777" w:rsidR="00063D2F" w:rsidRDefault="00F250E8" w:rsidP="00F250E8">
      <w:pPr>
        <w:rPr>
          <w:b/>
          <w:bCs/>
        </w:rPr>
      </w:pPr>
      <w:r w:rsidRPr="0024284F">
        <w:rPr>
          <w:b/>
          <w:bCs/>
        </w:rPr>
        <w:t>WARNING</w:t>
      </w:r>
      <w:r>
        <w:rPr>
          <w:b/>
          <w:bCs/>
        </w:rPr>
        <w:t>:</w:t>
      </w:r>
      <w:r w:rsidRPr="0024284F">
        <w:rPr>
          <w:b/>
          <w:bCs/>
        </w:rPr>
        <w:t xml:space="preserve"> DO NOT RUN </w:t>
      </w:r>
      <w:r>
        <w:rPr>
          <w:b/>
          <w:bCs/>
        </w:rPr>
        <w:t>BWA mem or samtools</w:t>
      </w:r>
    </w:p>
    <w:p w14:paraId="7AD8302E" w14:textId="148A9435" w:rsidR="00F250E8" w:rsidRDefault="00AF4309" w:rsidP="00063D2F">
      <w:pPr>
        <w:ind w:left="720"/>
        <w:rPr>
          <w:b/>
          <w:bCs/>
        </w:rPr>
      </w:pPr>
      <w:r w:rsidRPr="00AF4309">
        <w:rPr>
          <w:i/>
          <w:iCs/>
        </w:rPr>
        <w:t>The mapping step takes a few minutes using 14 threads.</w:t>
      </w:r>
    </w:p>
    <w:p w14:paraId="46E92FB6" w14:textId="77777777" w:rsidR="00F250E8" w:rsidRDefault="00F250E8" w:rsidP="002F70E2"/>
    <w:p w14:paraId="5E8FEF82" w14:textId="61E2D2F5" w:rsidR="002F70E2" w:rsidRDefault="002F70E2" w:rsidP="002F70E2">
      <w:r w:rsidRPr="005A6019">
        <w:t>Example command</w:t>
      </w:r>
      <w:r w:rsidR="004F6EEE">
        <w:t>s</w:t>
      </w:r>
      <w:r w:rsidRPr="005A6019">
        <w:t xml:space="preserve"> for sample KGHS_1-0:</w:t>
      </w:r>
    </w:p>
    <w:p w14:paraId="4E16AB61" w14:textId="77777777" w:rsidR="00BC0745" w:rsidRPr="005A6019" w:rsidRDefault="00BC0745" w:rsidP="002F70E2"/>
    <w:p w14:paraId="18DCC418" w14:textId="77777777" w:rsidR="00BC0745" w:rsidRDefault="00BC0745" w:rsidP="00BC0745">
      <w:pPr>
        <w:rPr>
          <w:b/>
          <w:bCs/>
        </w:rPr>
      </w:pPr>
      <w:r w:rsidRPr="00CA687C">
        <w:rPr>
          <w:b/>
          <w:bCs/>
        </w:rPr>
        <w:t># Change the directory back to the module5 directory.</w:t>
      </w:r>
    </w:p>
    <w:p w14:paraId="685B85AA" w14:textId="77777777" w:rsidR="00BC0745" w:rsidRPr="00CA687C" w:rsidRDefault="00BC0745" w:rsidP="00BC0745">
      <w:pPr>
        <w:rPr>
          <w:b/>
          <w:bCs/>
        </w:rPr>
      </w:pPr>
    </w:p>
    <w:p w14:paraId="1A23A666" w14:textId="77777777" w:rsidR="00BC0745" w:rsidRDefault="00BC0745" w:rsidP="00BC0745">
      <w:pPr>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d /home/ubuntu/CourseData/MIC_data/mags_workshop/module5</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Activate the bwa conda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onda activate bwa_env</w:t>
      </w:r>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bwa index filtered_metagenomes/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lastRenderedPageBreak/>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3D3A2FB4"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 xml:space="preserve">bwa mem -t </w:t>
      </w:r>
      <w:r w:rsidR="003F5E96">
        <w:rPr>
          <w:rFonts w:ascii="Lucida Console" w:hAnsi="Lucida Console" w:cs="Menlo"/>
          <w:color w:val="000000"/>
          <w:kern w:val="0"/>
          <w:sz w:val="22"/>
          <w:szCs w:val="22"/>
          <w:highlight w:val="yellow"/>
          <w:lang w:val="en-US"/>
        </w:rPr>
        <w:t>4</w:t>
      </w:r>
      <w:r w:rsidRPr="003F5E96">
        <w:rPr>
          <w:rFonts w:ascii="Lucida Console" w:hAnsi="Lucida Console" w:cs="Menlo"/>
          <w:color w:val="000000"/>
          <w:kern w:val="0"/>
          <w:sz w:val="22"/>
          <w:szCs w:val="22"/>
          <w:highlight w:val="yellow"/>
          <w:lang w:val="en-US"/>
        </w:rPr>
        <w:t xml:space="preserve"> filtered_metagenomes/KGHS_1-0/KGHS_1-0_min1500.fasta cleaned_fastq_files/KGHS_1-0_1.fastq cleaned_fastq_files/KGHS_1-0_2.fastq &gt; filtered_metagenomes/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Activate the samtools conda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conda activate samtools_env</w:t>
      </w:r>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0BB7686D"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Sort the sam file and conver</w:t>
      </w:r>
      <w:r w:rsidR="00ED7F70">
        <w:rPr>
          <w:rFonts w:cstheme="minorHAnsi"/>
          <w:b/>
          <w:bCs/>
          <w:color w:val="000000"/>
          <w:kern w:val="0"/>
          <w:lang w:val="en-US"/>
        </w:rPr>
        <w:t>t</w:t>
      </w:r>
      <w:r w:rsidRPr="00010761">
        <w:rPr>
          <w:rFonts w:cstheme="minorHAnsi"/>
          <w:b/>
          <w:bCs/>
          <w:color w:val="000000"/>
          <w:kern w:val="0"/>
          <w:lang w:val="en-US"/>
        </w:rPr>
        <w:t xml:space="preserve"> to bam using samtools.</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29E42029" w:rsidR="00E332BC" w:rsidRPr="001827A1" w:rsidRDefault="00E332BC" w:rsidP="00E332BC">
      <w:pPr>
        <w:rPr>
          <w:rFonts w:ascii="Lucida Console" w:hAnsi="Lucida Console" w:cstheme="minorHAnsi"/>
          <w:color w:val="000000"/>
          <w:kern w:val="0"/>
          <w:sz w:val="22"/>
          <w:szCs w:val="22"/>
          <w:lang w:val="en-US"/>
        </w:rPr>
      </w:pPr>
      <w:r w:rsidRPr="003F5E96">
        <w:rPr>
          <w:rFonts w:ascii="Lucida Console" w:hAnsi="Lucida Console" w:cstheme="minorHAnsi"/>
          <w:color w:val="000000"/>
          <w:kern w:val="0"/>
          <w:sz w:val="22"/>
          <w:szCs w:val="22"/>
          <w:highlight w:val="yellow"/>
          <w:lang w:val="en-US"/>
        </w:rPr>
        <w:t xml:space="preserve">samtools sort -@ </w:t>
      </w:r>
      <w:r w:rsidR="00A53155">
        <w:rPr>
          <w:rFonts w:ascii="Lucida Console" w:hAnsi="Lucida Console" w:cstheme="minorHAnsi"/>
          <w:color w:val="000000"/>
          <w:kern w:val="0"/>
          <w:sz w:val="22"/>
          <w:szCs w:val="22"/>
          <w:highlight w:val="yellow"/>
          <w:lang w:val="en-US"/>
        </w:rPr>
        <w:t>4</w:t>
      </w:r>
      <w:r w:rsidRPr="003F5E96">
        <w:rPr>
          <w:rFonts w:ascii="Lucida Console" w:hAnsi="Lucida Console" w:cstheme="minorHAnsi"/>
          <w:color w:val="000000"/>
          <w:kern w:val="0"/>
          <w:sz w:val="22"/>
          <w:szCs w:val="22"/>
          <w:highlight w:val="yellow"/>
          <w:lang w:val="en-US"/>
        </w:rPr>
        <w:t xml:space="preserve"> -O BAM -o filtered_metagenomes/KGHS_1-0/KGHS_1-0.bam filtered_metagenomes/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4"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5"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41AC9B26" w14:textId="77777777" w:rsidR="00060FD2" w:rsidRDefault="00060FD2" w:rsidP="00060FD2">
      <w:pPr>
        <w:rPr>
          <w:b/>
          <w:bCs/>
        </w:rPr>
      </w:pPr>
      <w:r w:rsidRPr="00CA687C">
        <w:rPr>
          <w:b/>
          <w:bCs/>
        </w:rPr>
        <w:t># Change the directory back to the module5 directory.</w:t>
      </w:r>
    </w:p>
    <w:p w14:paraId="15C8E97B" w14:textId="77777777" w:rsidR="00060FD2" w:rsidRPr="00CA687C" w:rsidRDefault="00060FD2" w:rsidP="00060FD2">
      <w:pPr>
        <w:rPr>
          <w:b/>
          <w:bCs/>
        </w:rPr>
      </w:pPr>
    </w:p>
    <w:p w14:paraId="57B1E401" w14:textId="77777777" w:rsidR="00060FD2" w:rsidRDefault="00060FD2" w:rsidP="00060FD2">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module5</w:t>
      </w:r>
    </w:p>
    <w:p w14:paraId="6C563142" w14:textId="77777777" w:rsidR="00060FD2" w:rsidRDefault="00060FD2" w:rsidP="002F70E2"/>
    <w:p w14:paraId="6AF16777" w14:textId="0BB7E4C0" w:rsidR="005131EE" w:rsidRPr="00666B3B" w:rsidRDefault="005131EE" w:rsidP="002F70E2">
      <w:pPr>
        <w:rPr>
          <w:b/>
          <w:bCs/>
        </w:rPr>
      </w:pPr>
      <w:r w:rsidRPr="00666B3B">
        <w:rPr>
          <w:b/>
          <w:bCs/>
        </w:rPr>
        <w:t xml:space="preserve"># Activate the metabat2 conda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onda activate metabat2_env</w:t>
      </w:r>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jgi_summarize_bam_contig_depths --outputDepth initial_binning/KGHS_1-0/metabat2_depth.txt output/filtered_metagenomes/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working_dir/metabat2</w:t>
      </w:r>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08E5389B"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4A4CA67A"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53AD95A0" w14:textId="5D04EE4C"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lastRenderedPageBreak/>
        <w:t># Run metabat</w:t>
      </w:r>
      <w:r w:rsidR="00CF6B26">
        <w:rPr>
          <w:rFonts w:cstheme="minorHAnsi"/>
          <w:b/>
          <w:bCs/>
          <w:color w:val="000000"/>
          <w:kern w:val="0"/>
          <w:lang w:val="en-US"/>
        </w:rPr>
        <w:t>2</w:t>
      </w:r>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 xml:space="preserve">metabat2 -i output/filtered_metagenomes/KGHS_1-0/KGHS_1-0_min1500.fasta -a initial_binning/KGHS_1-0/metabat2_depth.txt -o initial_binning/KGHS_1-0/working_dir/metabat2/KGHS_1-0_bin -m 1500 -t 1 </w:t>
      </w:r>
      <w:r w:rsidR="00BC081D" w:rsidRPr="00BB288B">
        <w:rPr>
          <w:rFonts w:ascii="Lucida Console" w:hAnsi="Lucida Console" w:cs="Menlo"/>
          <w:color w:val="000000"/>
          <w:kern w:val="0"/>
          <w:sz w:val="22"/>
          <w:szCs w:val="22"/>
          <w:highlight w:val="yellow"/>
          <w:lang w:val="en-US"/>
        </w:rPr>
        <w:t>–</w:t>
      </w:r>
      <w:r w:rsidRPr="00BB288B">
        <w:rPr>
          <w:rFonts w:ascii="Lucida Console" w:hAnsi="Lucida Console" w:cs="Menlo"/>
          <w:color w:val="000000"/>
          <w:kern w:val="0"/>
          <w:sz w:val="22"/>
          <w:szCs w:val="22"/>
          <w:highlight w:val="yellow"/>
          <w:lang w:val="en-US"/>
        </w:rPr>
        <w:t>unbinned</w:t>
      </w:r>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kdir -p initial_binning/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bin.[0-9]*.fa initial_binning/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1D20AD36" w:rsidR="00BC081D" w:rsidRPr="006B2A0C" w:rsidRDefault="00BC081D" w:rsidP="002F70E2">
      <w:pPr>
        <w:rPr>
          <w:rFonts w:cstheme="minorHAnsi"/>
          <w:b/>
          <w:bCs/>
        </w:rPr>
      </w:pPr>
      <w:r w:rsidRPr="006B2A0C">
        <w:rPr>
          <w:rFonts w:cstheme="minorHAnsi"/>
          <w:b/>
          <w:bCs/>
        </w:rPr>
        <w:t># Activate the metabat2 conda environment</w:t>
      </w:r>
      <w:r w:rsidR="006B2A0C" w:rsidRPr="006B2A0C">
        <w:rPr>
          <w:rFonts w:cstheme="minorHAnsi"/>
          <w:b/>
          <w:bCs/>
        </w:rPr>
        <w:t xml:space="preserve"> for running the</w:t>
      </w:r>
      <w:r w:rsidR="006B2A0C">
        <w:rPr>
          <w:rFonts w:cstheme="minorHAnsi"/>
          <w:b/>
          <w:bCs/>
        </w:rPr>
        <w:t xml:space="preserve"> </w:t>
      </w:r>
      <w:r w:rsidR="006B2A0C" w:rsidRPr="006B2A0C">
        <w:rPr>
          <w:rFonts w:cstheme="minorHAnsi"/>
          <w:b/>
          <w:bCs/>
          <w:color w:val="000000"/>
          <w:kern w:val="0"/>
          <w:lang w:val="en-US"/>
        </w:rPr>
        <w:t>jgi_summarize_bam_contig_depths program from the metabat2 software</w:t>
      </w:r>
      <w:r w:rsidR="006B2A0C">
        <w:rPr>
          <w:rFonts w:cstheme="minorHAnsi"/>
          <w:b/>
          <w:bCs/>
          <w:color w:val="000000"/>
          <w:kern w:val="0"/>
          <w:lang w:val="en-US"/>
        </w:rPr>
        <w:t xml:space="preserve"> to generate the depth of coverage file for maxbin2</w:t>
      </w:r>
      <w:r w:rsidRPr="006B2A0C">
        <w:rPr>
          <w:rFonts w:cstheme="minorHAnsi"/>
          <w:b/>
          <w:bCs/>
        </w:rPr>
        <w: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onda activate metabat2_env</w:t>
      </w:r>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jgi_summarize_bam_contig_depths --outputDepth initial_binning/KGHS_1-0/KGHS_1-0_maxbin2_depth.txt --noIntraDepthVariance output/filtered_metagenomes/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initial_binning/KGHS_1-0/KGHS_1-0_maxbin2_depth.txt | cut -f1,3 &gt; initial_binning/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initial_binning/KGHS_1-0/KGHS_1-0_maxbin2_abund.txt &gt; initial_binning/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Activate the maxbin2 conda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conda activate maxbin2_env</w:t>
      </w:r>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mkdir -p initial_binning/KGHS_1-0/working_dir/maxbin2</w:t>
      </w:r>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34753432" w14:textId="77777777" w:rsidR="00B30974" w:rsidRDefault="00B30974"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using the filtered scaffolds fasta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2C69B1">
        <w:rPr>
          <w:rFonts w:ascii="Lucida Console" w:hAnsi="Lucida Console" w:cs="Menlo"/>
          <w:color w:val="000000"/>
          <w:kern w:val="0"/>
          <w:sz w:val="22"/>
          <w:szCs w:val="22"/>
          <w:highlight w:val="yellow"/>
          <w:lang w:val="en-US"/>
        </w:rPr>
        <w:t>perl software_dir/MaxBin-2.2.7/run_MaxBin.pl -contig output/filtered_metagenomes/KGHS_1-0/KGHS_1-0_min1500.fasta -markerset 107 -thread 14 -min_contig_length 1500 -out initial_binning/KGHS_1-0/working_dir/maxbin2/KGHS_1-0_bin -abund_list initial_binning/KGHS_1-0/KGHS_1-0_maxbin2_abund_list.txt</w:t>
      </w:r>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2CC0F472"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Create the maxbins2 output directory so we can rename the bins</w:t>
      </w:r>
      <w:r w:rsidR="004220B7">
        <w:rPr>
          <w:rFonts w:cstheme="minorHAnsi"/>
          <w:b/>
          <w:bCs/>
          <w:color w:val="000000"/>
          <w:kern w:val="0"/>
          <w:lang w:val="en-US"/>
        </w:rPr>
        <w:t>; this is needed in order for</w:t>
      </w:r>
      <w:r w:rsidR="004220B7" w:rsidRPr="003D31E4">
        <w:rPr>
          <w:rFonts w:cstheme="minorHAnsi"/>
          <w:b/>
          <w:bCs/>
          <w:color w:val="000000"/>
          <w:kern w:val="0"/>
          <w:lang w:val="en-US"/>
        </w:rPr>
        <w:t xml:space="preserve"> metawrap </w:t>
      </w:r>
      <w:r w:rsidR="004220B7">
        <w:rPr>
          <w:rFonts w:cstheme="minorHAnsi"/>
          <w:b/>
          <w:bCs/>
          <w:color w:val="000000"/>
          <w:kern w:val="0"/>
          <w:lang w:val="en-US"/>
        </w:rPr>
        <w:t>to use</w:t>
      </w:r>
      <w:r w:rsidR="004220B7" w:rsidRPr="003D31E4">
        <w:rPr>
          <w:rFonts w:cstheme="minorHAnsi"/>
          <w:b/>
          <w:bCs/>
          <w:color w:val="000000"/>
          <w:kern w:val="0"/>
          <w:lang w:val="en-US"/>
        </w:rPr>
        <w:t xml:space="preserv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mkdir -p initial_binning/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bin_file in $(ls initial_binning/KGHS_1-0/working_dir/maxbin2 | grep "\.fasta");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do echo $bin_fil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ilename=$(basename $bin_file '.fasta');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bin_num=$(echo $filename | sed -r "s/KGHS_1-0_bin\.0+//g");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echo $bin_num;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new_filename="KGHS_1-0_bin.${bin_num}.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echo $new_filenam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initial_binning/KGHS_1-0/working_dir/maxbin2/$bin_file initial_binning/KGHS_1-0/maxbin2/$new_filenam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46A734D5" w14:textId="77777777" w:rsidR="009C776A" w:rsidRDefault="009C776A" w:rsidP="002F70E2"/>
    <w:p w14:paraId="5CEC227C" w14:textId="77777777" w:rsidR="009E72F6" w:rsidRDefault="009E72F6"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561CA907" w:rsidR="007E056B" w:rsidRDefault="007E056B" w:rsidP="005A6019">
      <w:r w:rsidRPr="00722CDF">
        <w:rPr>
          <w:b/>
          <w:bCs/>
        </w:rPr>
        <w:t xml:space="preserve">Table </w:t>
      </w:r>
      <w:r w:rsidR="0055439A">
        <w:rPr>
          <w:b/>
          <w:bCs/>
        </w:rPr>
        <w:t>3</w:t>
      </w:r>
      <w:r w:rsidR="00722CDF">
        <w:rPr>
          <w:b/>
          <w:bCs/>
        </w:rPr>
        <w:t xml:space="preserve">: </w:t>
      </w:r>
      <w:r w:rsidR="00232EED">
        <w:t>The n</w:t>
      </w:r>
      <w:r w:rsidR="00722CDF" w:rsidRPr="00722CDF">
        <w:t xml:space="preserve">umber </w:t>
      </w:r>
      <w:r w:rsidR="00897E13">
        <w:t xml:space="preserve">and quality of the initial </w:t>
      </w:r>
      <w:r w:rsidR="00722CDF" w:rsidRPr="00722CDF">
        <w:t>bins from MetaBAT2 and MaxBin2.</w:t>
      </w:r>
      <w:r w:rsidR="00B10DA2">
        <w:t xml:space="preserve"> </w:t>
      </w:r>
    </w:p>
    <w:p w14:paraId="1239C804" w14:textId="77777777" w:rsidR="002A434C" w:rsidRPr="00722CDF" w:rsidRDefault="002A434C" w:rsidP="005A6019"/>
    <w:tbl>
      <w:tblPr>
        <w:tblStyle w:val="TableGrid"/>
        <w:tblW w:w="10517" w:type="dxa"/>
        <w:tblLook w:val="04A0" w:firstRow="1" w:lastRow="0" w:firstColumn="1" w:lastColumn="0" w:noHBand="0" w:noVBand="1"/>
      </w:tblPr>
      <w:tblGrid>
        <w:gridCol w:w="706"/>
        <w:gridCol w:w="1219"/>
        <w:gridCol w:w="1035"/>
        <w:gridCol w:w="1617"/>
        <w:gridCol w:w="1696"/>
        <w:gridCol w:w="764"/>
        <w:gridCol w:w="1466"/>
        <w:gridCol w:w="946"/>
        <w:gridCol w:w="1068"/>
      </w:tblGrid>
      <w:tr w:rsidR="00C830B1" w14:paraId="514CA5E1" w14:textId="77777777" w:rsidTr="002E1D71">
        <w:trPr>
          <w:trHeight w:val="871"/>
        </w:trPr>
        <w:tc>
          <w:tcPr>
            <w:tcW w:w="715" w:type="dxa"/>
            <w:vAlign w:val="center"/>
          </w:tcPr>
          <w:p w14:paraId="0AD3CC45" w14:textId="389EAFA2" w:rsidR="00202763" w:rsidRPr="00C34158" w:rsidRDefault="00202763" w:rsidP="002E1D71">
            <w:pPr>
              <w:jc w:val="center"/>
              <w:rPr>
                <w:b/>
                <w:bCs/>
              </w:rPr>
            </w:pPr>
            <w:r w:rsidRPr="00C34158">
              <w:rPr>
                <w:b/>
                <w:bCs/>
              </w:rPr>
              <w:t>Bin ID</w:t>
            </w:r>
          </w:p>
        </w:tc>
        <w:tc>
          <w:tcPr>
            <w:tcW w:w="1219" w:type="dxa"/>
            <w:vAlign w:val="center"/>
          </w:tcPr>
          <w:p w14:paraId="3802FC17" w14:textId="0685AFA9" w:rsidR="00202763" w:rsidRPr="00C34158" w:rsidRDefault="00202763" w:rsidP="002E1D71">
            <w:pPr>
              <w:jc w:val="center"/>
              <w:rPr>
                <w:b/>
                <w:bCs/>
              </w:rPr>
            </w:pPr>
            <w:r w:rsidRPr="00C34158">
              <w:rPr>
                <w:b/>
                <w:bCs/>
              </w:rPr>
              <w:t>Binning Program</w:t>
            </w:r>
          </w:p>
        </w:tc>
        <w:tc>
          <w:tcPr>
            <w:tcW w:w="1141" w:type="dxa"/>
            <w:vAlign w:val="center"/>
          </w:tcPr>
          <w:p w14:paraId="70760D92" w14:textId="65B239A6" w:rsidR="00202763" w:rsidRPr="00C34158" w:rsidRDefault="00202763" w:rsidP="002E1D71">
            <w:pPr>
              <w:jc w:val="center"/>
              <w:rPr>
                <w:b/>
                <w:bCs/>
              </w:rPr>
            </w:pPr>
            <w:r w:rsidRPr="00C34158">
              <w:rPr>
                <w:b/>
                <w:bCs/>
              </w:rPr>
              <w:t>Number of contigs</w:t>
            </w:r>
          </w:p>
        </w:tc>
        <w:tc>
          <w:tcPr>
            <w:tcW w:w="1564" w:type="dxa"/>
            <w:vAlign w:val="center"/>
          </w:tcPr>
          <w:p w14:paraId="7BF38782" w14:textId="1C8E6FF2"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mpleteness</w:t>
            </w:r>
          </w:p>
        </w:tc>
        <w:tc>
          <w:tcPr>
            <w:tcW w:w="1631" w:type="dxa"/>
            <w:vAlign w:val="center"/>
          </w:tcPr>
          <w:p w14:paraId="48A26E9A" w14:textId="01E9240E"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ntamination</w:t>
            </w:r>
          </w:p>
        </w:tc>
        <w:tc>
          <w:tcPr>
            <w:tcW w:w="765" w:type="dxa"/>
            <w:vAlign w:val="center"/>
          </w:tcPr>
          <w:p w14:paraId="663E13F0" w14:textId="52211C70" w:rsidR="00202763" w:rsidRPr="00C34158" w:rsidRDefault="00202763" w:rsidP="002E1D71">
            <w:pPr>
              <w:jc w:val="center"/>
              <w:rPr>
                <w:b/>
                <w:bCs/>
              </w:rPr>
            </w:pPr>
            <w:r w:rsidRPr="00C34158">
              <w:rPr>
                <w:rFonts w:ascii="Calibri" w:hAnsi="Calibri" w:cs="Calibri"/>
                <w:b/>
                <w:bCs/>
                <w:color w:val="000000"/>
              </w:rPr>
              <w:t>GC</w:t>
            </w:r>
          </w:p>
        </w:tc>
        <w:tc>
          <w:tcPr>
            <w:tcW w:w="1466" w:type="dxa"/>
            <w:vAlign w:val="center"/>
          </w:tcPr>
          <w:p w14:paraId="30235949" w14:textId="71D6195C" w:rsidR="00202763" w:rsidRPr="00C34158" w:rsidRDefault="0017260A" w:rsidP="002E1D71">
            <w:pPr>
              <w:jc w:val="center"/>
              <w:rPr>
                <w:b/>
                <w:bCs/>
              </w:rPr>
            </w:pPr>
            <w:r w:rsidRPr="00C34158">
              <w:rPr>
                <w:rFonts w:ascii="Calibri" w:hAnsi="Calibri" w:cs="Calibri"/>
                <w:b/>
                <w:bCs/>
                <w:color w:val="000000"/>
              </w:rPr>
              <w:t>L</w:t>
            </w:r>
            <w:r w:rsidR="00202763" w:rsidRPr="00C34158">
              <w:rPr>
                <w:rFonts w:ascii="Calibri" w:hAnsi="Calibri" w:cs="Calibri"/>
                <w:b/>
                <w:bCs/>
                <w:color w:val="000000"/>
              </w:rPr>
              <w:t>ineage</w:t>
            </w:r>
          </w:p>
        </w:tc>
        <w:tc>
          <w:tcPr>
            <w:tcW w:w="947" w:type="dxa"/>
            <w:vAlign w:val="center"/>
          </w:tcPr>
          <w:p w14:paraId="71FB5EBE" w14:textId="2D343BDD" w:rsidR="00202763" w:rsidRPr="00C34158" w:rsidRDefault="00202763" w:rsidP="002E1D71">
            <w:pPr>
              <w:jc w:val="center"/>
              <w:rPr>
                <w:b/>
                <w:bCs/>
              </w:rPr>
            </w:pPr>
            <w:r w:rsidRPr="00C34158">
              <w:rPr>
                <w:rFonts w:ascii="Calibri" w:hAnsi="Calibri" w:cs="Calibri"/>
                <w:b/>
                <w:bCs/>
                <w:color w:val="000000"/>
              </w:rPr>
              <w:t>N50</w:t>
            </w:r>
          </w:p>
        </w:tc>
        <w:tc>
          <w:tcPr>
            <w:tcW w:w="1069" w:type="dxa"/>
            <w:vAlign w:val="center"/>
          </w:tcPr>
          <w:p w14:paraId="1A79E4D6" w14:textId="368DC78B" w:rsidR="00202763" w:rsidRPr="00C34158" w:rsidRDefault="0017260A" w:rsidP="002E1D71">
            <w:pPr>
              <w:jc w:val="center"/>
              <w:rPr>
                <w:b/>
                <w:bCs/>
              </w:rPr>
            </w:pPr>
            <w:r w:rsidRPr="00C34158">
              <w:rPr>
                <w:rFonts w:ascii="Calibri" w:hAnsi="Calibri" w:cs="Calibri"/>
                <w:b/>
                <w:bCs/>
                <w:color w:val="000000"/>
              </w:rPr>
              <w:t>Total S</w:t>
            </w:r>
            <w:r w:rsidR="00202763" w:rsidRPr="00C34158">
              <w:rPr>
                <w:rFonts w:ascii="Calibri" w:hAnsi="Calibri" w:cs="Calibri"/>
                <w:b/>
                <w:bCs/>
                <w:color w:val="000000"/>
              </w:rPr>
              <w:t>ize</w:t>
            </w:r>
          </w:p>
        </w:tc>
      </w:tr>
      <w:tr w:rsidR="00274821" w14:paraId="59FA726D" w14:textId="77777777" w:rsidTr="002E1D71">
        <w:trPr>
          <w:trHeight w:val="567"/>
        </w:trPr>
        <w:tc>
          <w:tcPr>
            <w:tcW w:w="715" w:type="dxa"/>
            <w:vAlign w:val="center"/>
          </w:tcPr>
          <w:p w14:paraId="34F966DB" w14:textId="41196832" w:rsidR="00274821" w:rsidRPr="00E362FE" w:rsidRDefault="00274821" w:rsidP="002E1D71">
            <w:pPr>
              <w:pStyle w:val="NoSpacing"/>
              <w:jc w:val="center"/>
            </w:pPr>
            <w:r w:rsidRPr="00E362FE">
              <w:t>bin.1</w:t>
            </w:r>
          </w:p>
        </w:tc>
        <w:tc>
          <w:tcPr>
            <w:tcW w:w="1219" w:type="dxa"/>
            <w:vAlign w:val="center"/>
          </w:tcPr>
          <w:p w14:paraId="0D2DB9BF" w14:textId="3FF470F7" w:rsidR="00274821" w:rsidRDefault="00274821" w:rsidP="002E1D71">
            <w:pPr>
              <w:pStyle w:val="NoSpacing"/>
              <w:jc w:val="center"/>
            </w:pPr>
            <w:r w:rsidRPr="00811C9D">
              <w:t>MetaBAT2</w:t>
            </w:r>
          </w:p>
        </w:tc>
        <w:tc>
          <w:tcPr>
            <w:tcW w:w="1141" w:type="dxa"/>
            <w:vAlign w:val="center"/>
          </w:tcPr>
          <w:p w14:paraId="11ECC9FC" w14:textId="6ED2038F" w:rsidR="00274821" w:rsidRDefault="0091157A" w:rsidP="002E1D71">
            <w:pPr>
              <w:pStyle w:val="NoSpacing"/>
              <w:jc w:val="center"/>
            </w:pPr>
            <w:r>
              <w:t>31</w:t>
            </w:r>
          </w:p>
        </w:tc>
        <w:tc>
          <w:tcPr>
            <w:tcW w:w="1564" w:type="dxa"/>
            <w:vAlign w:val="center"/>
          </w:tcPr>
          <w:p w14:paraId="440D7428" w14:textId="6EB5B1E8" w:rsidR="00274821" w:rsidRDefault="00274821" w:rsidP="002E1D71">
            <w:pPr>
              <w:pStyle w:val="NoSpacing"/>
              <w:jc w:val="center"/>
            </w:pPr>
            <w:r>
              <w:rPr>
                <w:rFonts w:ascii="Calibri" w:hAnsi="Calibri" w:cs="Calibri"/>
                <w:color w:val="000000"/>
              </w:rPr>
              <w:t>73.08</w:t>
            </w:r>
          </w:p>
        </w:tc>
        <w:tc>
          <w:tcPr>
            <w:tcW w:w="1631" w:type="dxa"/>
            <w:vAlign w:val="center"/>
          </w:tcPr>
          <w:p w14:paraId="532DF16E" w14:textId="4B76F888" w:rsidR="00274821" w:rsidRDefault="00274821" w:rsidP="002E1D71">
            <w:pPr>
              <w:pStyle w:val="NoSpacing"/>
              <w:jc w:val="center"/>
            </w:pPr>
            <w:r>
              <w:rPr>
                <w:rFonts w:ascii="Calibri" w:hAnsi="Calibri" w:cs="Calibri"/>
                <w:color w:val="000000"/>
              </w:rPr>
              <w:t>0</w:t>
            </w:r>
          </w:p>
        </w:tc>
        <w:tc>
          <w:tcPr>
            <w:tcW w:w="765" w:type="dxa"/>
            <w:vAlign w:val="center"/>
          </w:tcPr>
          <w:p w14:paraId="47BF7EB2" w14:textId="2E295EEF" w:rsidR="00274821" w:rsidRDefault="00274821" w:rsidP="002E1D71">
            <w:pPr>
              <w:pStyle w:val="NoSpacing"/>
              <w:jc w:val="center"/>
            </w:pPr>
            <w:r>
              <w:rPr>
                <w:rFonts w:ascii="Calibri" w:hAnsi="Calibri" w:cs="Calibri"/>
                <w:color w:val="000000"/>
              </w:rPr>
              <w:t>0.34</w:t>
            </w:r>
          </w:p>
        </w:tc>
        <w:tc>
          <w:tcPr>
            <w:tcW w:w="1466" w:type="dxa"/>
            <w:vAlign w:val="center"/>
          </w:tcPr>
          <w:p w14:paraId="489E5C90" w14:textId="042BD563" w:rsidR="00274821" w:rsidRDefault="00274821" w:rsidP="002E1D71">
            <w:pPr>
              <w:pStyle w:val="NoSpacing"/>
              <w:jc w:val="center"/>
            </w:pPr>
            <w:r>
              <w:rPr>
                <w:rFonts w:ascii="Calibri" w:hAnsi="Calibri" w:cs="Calibri"/>
                <w:color w:val="000000"/>
              </w:rPr>
              <w:t>Lactobacillus</w:t>
            </w:r>
          </w:p>
        </w:tc>
        <w:tc>
          <w:tcPr>
            <w:tcW w:w="947" w:type="dxa"/>
            <w:vAlign w:val="center"/>
          </w:tcPr>
          <w:p w14:paraId="031406E3" w14:textId="20A5F349" w:rsidR="00274821" w:rsidRDefault="00274821" w:rsidP="002E1D71">
            <w:pPr>
              <w:pStyle w:val="NoSpacing"/>
              <w:jc w:val="center"/>
            </w:pPr>
            <w:r>
              <w:rPr>
                <w:rFonts w:ascii="Calibri" w:hAnsi="Calibri" w:cs="Calibri"/>
                <w:color w:val="000000"/>
              </w:rPr>
              <w:t>70417</w:t>
            </w:r>
          </w:p>
        </w:tc>
        <w:tc>
          <w:tcPr>
            <w:tcW w:w="1069" w:type="dxa"/>
            <w:vAlign w:val="center"/>
          </w:tcPr>
          <w:p w14:paraId="2493ED11" w14:textId="1972F377" w:rsidR="00274821" w:rsidRDefault="00274821" w:rsidP="002E1D71">
            <w:pPr>
              <w:pStyle w:val="NoSpacing"/>
              <w:jc w:val="center"/>
            </w:pPr>
            <w:r>
              <w:rPr>
                <w:rFonts w:ascii="Calibri" w:hAnsi="Calibri" w:cs="Calibri"/>
                <w:color w:val="000000"/>
              </w:rPr>
              <w:t>1018998</w:t>
            </w:r>
          </w:p>
        </w:tc>
      </w:tr>
      <w:tr w:rsidR="00274821" w14:paraId="2CD8DCF9" w14:textId="77777777" w:rsidTr="002E1D71">
        <w:trPr>
          <w:trHeight w:val="581"/>
        </w:trPr>
        <w:tc>
          <w:tcPr>
            <w:tcW w:w="715" w:type="dxa"/>
            <w:vAlign w:val="center"/>
          </w:tcPr>
          <w:p w14:paraId="74BDFD3B" w14:textId="6F1BA26F" w:rsidR="00274821" w:rsidRPr="00E362FE" w:rsidRDefault="00274821" w:rsidP="002E1D71">
            <w:pPr>
              <w:pStyle w:val="NoSpacing"/>
              <w:jc w:val="center"/>
            </w:pPr>
            <w:r w:rsidRPr="00E362FE">
              <w:t>bin.</w:t>
            </w:r>
            <w:r>
              <w:t>2</w:t>
            </w:r>
          </w:p>
        </w:tc>
        <w:tc>
          <w:tcPr>
            <w:tcW w:w="1219" w:type="dxa"/>
            <w:vAlign w:val="center"/>
          </w:tcPr>
          <w:p w14:paraId="3B11CF64" w14:textId="1DB5EDBA" w:rsidR="00274821" w:rsidRDefault="00274821" w:rsidP="002E1D71">
            <w:pPr>
              <w:pStyle w:val="NoSpacing"/>
              <w:jc w:val="center"/>
            </w:pPr>
            <w:r w:rsidRPr="00811C9D">
              <w:t>MetaBAT2</w:t>
            </w:r>
          </w:p>
        </w:tc>
        <w:tc>
          <w:tcPr>
            <w:tcW w:w="1141" w:type="dxa"/>
            <w:vAlign w:val="center"/>
          </w:tcPr>
          <w:p w14:paraId="60773903" w14:textId="2CE50FCC" w:rsidR="00274821" w:rsidRDefault="0091157A" w:rsidP="002E1D71">
            <w:pPr>
              <w:pStyle w:val="NoSpacing"/>
              <w:jc w:val="center"/>
            </w:pPr>
            <w:r>
              <w:t>9</w:t>
            </w:r>
          </w:p>
        </w:tc>
        <w:tc>
          <w:tcPr>
            <w:tcW w:w="1564" w:type="dxa"/>
            <w:vAlign w:val="center"/>
          </w:tcPr>
          <w:p w14:paraId="58D30AB2" w14:textId="69F2DBB1" w:rsidR="00274821" w:rsidRDefault="00274821" w:rsidP="002E1D71">
            <w:pPr>
              <w:pStyle w:val="NoSpacing"/>
              <w:jc w:val="center"/>
            </w:pPr>
            <w:r>
              <w:rPr>
                <w:rFonts w:ascii="Calibri" w:hAnsi="Calibri" w:cs="Calibri"/>
                <w:color w:val="000000"/>
              </w:rPr>
              <w:t>44.82</w:t>
            </w:r>
          </w:p>
        </w:tc>
        <w:tc>
          <w:tcPr>
            <w:tcW w:w="1631" w:type="dxa"/>
            <w:vAlign w:val="center"/>
          </w:tcPr>
          <w:p w14:paraId="334E2A01" w14:textId="24E30FBC" w:rsidR="00274821" w:rsidRDefault="00274821" w:rsidP="002E1D71">
            <w:pPr>
              <w:pStyle w:val="NoSpacing"/>
              <w:jc w:val="center"/>
            </w:pPr>
            <w:r>
              <w:rPr>
                <w:rFonts w:ascii="Calibri" w:hAnsi="Calibri" w:cs="Calibri"/>
                <w:color w:val="000000"/>
              </w:rPr>
              <w:t>0</w:t>
            </w:r>
          </w:p>
        </w:tc>
        <w:tc>
          <w:tcPr>
            <w:tcW w:w="765" w:type="dxa"/>
            <w:vAlign w:val="center"/>
          </w:tcPr>
          <w:p w14:paraId="0EAE57CE" w14:textId="35DF717F" w:rsidR="00274821" w:rsidRDefault="00274821" w:rsidP="002E1D71">
            <w:pPr>
              <w:pStyle w:val="NoSpacing"/>
              <w:jc w:val="center"/>
            </w:pPr>
            <w:r>
              <w:rPr>
                <w:rFonts w:ascii="Calibri" w:hAnsi="Calibri" w:cs="Calibri"/>
                <w:color w:val="000000"/>
              </w:rPr>
              <w:t>0.321</w:t>
            </w:r>
          </w:p>
        </w:tc>
        <w:tc>
          <w:tcPr>
            <w:tcW w:w="1466" w:type="dxa"/>
            <w:vAlign w:val="center"/>
          </w:tcPr>
          <w:p w14:paraId="270246A2" w14:textId="5811D294" w:rsidR="00274821" w:rsidRDefault="00274821" w:rsidP="002E1D71">
            <w:pPr>
              <w:pStyle w:val="NoSpacing"/>
              <w:jc w:val="center"/>
            </w:pPr>
            <w:r>
              <w:rPr>
                <w:rFonts w:ascii="Calibri" w:hAnsi="Calibri" w:cs="Calibri"/>
                <w:color w:val="000000"/>
              </w:rPr>
              <w:t>Bacteria</w:t>
            </w:r>
          </w:p>
        </w:tc>
        <w:tc>
          <w:tcPr>
            <w:tcW w:w="947" w:type="dxa"/>
            <w:vAlign w:val="center"/>
          </w:tcPr>
          <w:p w14:paraId="1615B044" w14:textId="3EC84F82" w:rsidR="00274821" w:rsidRDefault="00274821" w:rsidP="002E1D71">
            <w:pPr>
              <w:pStyle w:val="NoSpacing"/>
              <w:jc w:val="center"/>
            </w:pPr>
            <w:r>
              <w:rPr>
                <w:rFonts w:ascii="Calibri" w:hAnsi="Calibri" w:cs="Calibri"/>
                <w:color w:val="000000"/>
              </w:rPr>
              <w:t>82317</w:t>
            </w:r>
          </w:p>
        </w:tc>
        <w:tc>
          <w:tcPr>
            <w:tcW w:w="1069" w:type="dxa"/>
            <w:vAlign w:val="center"/>
          </w:tcPr>
          <w:p w14:paraId="58AE2BF3" w14:textId="259EFC9A" w:rsidR="00274821" w:rsidRDefault="00274821" w:rsidP="002E1D71">
            <w:pPr>
              <w:pStyle w:val="NoSpacing"/>
              <w:jc w:val="center"/>
            </w:pPr>
            <w:r>
              <w:rPr>
                <w:rFonts w:ascii="Calibri" w:hAnsi="Calibri" w:cs="Calibri"/>
                <w:color w:val="000000"/>
              </w:rPr>
              <w:t>399990</w:t>
            </w:r>
          </w:p>
        </w:tc>
      </w:tr>
      <w:tr w:rsidR="00274821" w14:paraId="4AC45BA6" w14:textId="77777777" w:rsidTr="002E1D71">
        <w:trPr>
          <w:trHeight w:val="581"/>
        </w:trPr>
        <w:tc>
          <w:tcPr>
            <w:tcW w:w="715" w:type="dxa"/>
            <w:vAlign w:val="center"/>
          </w:tcPr>
          <w:p w14:paraId="47CBAD3F" w14:textId="5C84F57B" w:rsidR="00274821" w:rsidRPr="00E362FE" w:rsidRDefault="00274821" w:rsidP="002E1D71">
            <w:pPr>
              <w:pStyle w:val="NoSpacing"/>
              <w:jc w:val="center"/>
            </w:pPr>
            <w:r w:rsidRPr="00E362FE">
              <w:t>bin.</w:t>
            </w:r>
            <w:r>
              <w:t>3</w:t>
            </w:r>
          </w:p>
        </w:tc>
        <w:tc>
          <w:tcPr>
            <w:tcW w:w="1219" w:type="dxa"/>
            <w:vAlign w:val="center"/>
          </w:tcPr>
          <w:p w14:paraId="0D890AE2" w14:textId="76CFAA1F" w:rsidR="00274821" w:rsidRDefault="00274821" w:rsidP="002E1D71">
            <w:pPr>
              <w:pStyle w:val="NoSpacing"/>
              <w:jc w:val="center"/>
            </w:pPr>
            <w:r w:rsidRPr="00811C9D">
              <w:t>MetaBAT2</w:t>
            </w:r>
          </w:p>
        </w:tc>
        <w:tc>
          <w:tcPr>
            <w:tcW w:w="1141" w:type="dxa"/>
            <w:vAlign w:val="center"/>
          </w:tcPr>
          <w:p w14:paraId="1387F53C" w14:textId="6A9BDEF2" w:rsidR="00274821" w:rsidRDefault="0091157A" w:rsidP="002E1D71">
            <w:pPr>
              <w:pStyle w:val="NoSpacing"/>
              <w:jc w:val="center"/>
            </w:pPr>
            <w:r>
              <w:t>4</w:t>
            </w:r>
          </w:p>
        </w:tc>
        <w:tc>
          <w:tcPr>
            <w:tcW w:w="1564" w:type="dxa"/>
            <w:vAlign w:val="center"/>
          </w:tcPr>
          <w:p w14:paraId="61D7B9EA" w14:textId="5F4D79A2" w:rsidR="00274821" w:rsidRDefault="00274821" w:rsidP="002E1D71">
            <w:pPr>
              <w:pStyle w:val="NoSpacing"/>
              <w:jc w:val="center"/>
            </w:pPr>
            <w:r>
              <w:rPr>
                <w:rFonts w:ascii="Calibri" w:hAnsi="Calibri" w:cs="Calibri"/>
                <w:color w:val="000000"/>
              </w:rPr>
              <w:t>12.5</w:t>
            </w:r>
          </w:p>
        </w:tc>
        <w:tc>
          <w:tcPr>
            <w:tcW w:w="1631" w:type="dxa"/>
            <w:vAlign w:val="center"/>
          </w:tcPr>
          <w:p w14:paraId="2C042BE9" w14:textId="3A4025F3" w:rsidR="00274821" w:rsidRDefault="00274821" w:rsidP="002E1D71">
            <w:pPr>
              <w:pStyle w:val="NoSpacing"/>
              <w:jc w:val="center"/>
            </w:pPr>
            <w:r>
              <w:rPr>
                <w:rFonts w:ascii="Calibri" w:hAnsi="Calibri" w:cs="Calibri"/>
                <w:color w:val="000000"/>
              </w:rPr>
              <w:t>0</w:t>
            </w:r>
          </w:p>
        </w:tc>
        <w:tc>
          <w:tcPr>
            <w:tcW w:w="765" w:type="dxa"/>
            <w:vAlign w:val="center"/>
          </w:tcPr>
          <w:p w14:paraId="182082F4" w14:textId="49FCBCE9" w:rsidR="00274821" w:rsidRDefault="00274821" w:rsidP="002E1D71">
            <w:pPr>
              <w:pStyle w:val="NoSpacing"/>
              <w:jc w:val="center"/>
            </w:pPr>
            <w:r>
              <w:rPr>
                <w:rFonts w:ascii="Calibri" w:hAnsi="Calibri" w:cs="Calibri"/>
                <w:color w:val="000000"/>
              </w:rPr>
              <w:t>0.325</w:t>
            </w:r>
          </w:p>
        </w:tc>
        <w:tc>
          <w:tcPr>
            <w:tcW w:w="1466" w:type="dxa"/>
            <w:vAlign w:val="center"/>
          </w:tcPr>
          <w:p w14:paraId="7F43175A" w14:textId="7FE8041E" w:rsidR="00274821" w:rsidRDefault="00274821" w:rsidP="002E1D71">
            <w:pPr>
              <w:pStyle w:val="NoSpacing"/>
              <w:jc w:val="center"/>
            </w:pPr>
            <w:r>
              <w:rPr>
                <w:rFonts w:ascii="Calibri" w:hAnsi="Calibri" w:cs="Calibri"/>
                <w:color w:val="000000"/>
              </w:rPr>
              <w:t>root</w:t>
            </w:r>
          </w:p>
        </w:tc>
        <w:tc>
          <w:tcPr>
            <w:tcW w:w="947" w:type="dxa"/>
            <w:vAlign w:val="center"/>
          </w:tcPr>
          <w:p w14:paraId="01ACA077" w14:textId="02F2EC10" w:rsidR="00274821" w:rsidRDefault="00274821" w:rsidP="002E1D71">
            <w:pPr>
              <w:pStyle w:val="NoSpacing"/>
              <w:jc w:val="center"/>
            </w:pPr>
            <w:r>
              <w:rPr>
                <w:rFonts w:ascii="Calibri" w:hAnsi="Calibri" w:cs="Calibri"/>
                <w:color w:val="000000"/>
              </w:rPr>
              <w:t>154219</w:t>
            </w:r>
          </w:p>
        </w:tc>
        <w:tc>
          <w:tcPr>
            <w:tcW w:w="1069" w:type="dxa"/>
            <w:vAlign w:val="center"/>
          </w:tcPr>
          <w:p w14:paraId="371564AF" w14:textId="3C56CA59" w:rsidR="00274821" w:rsidRDefault="00274821" w:rsidP="002E1D71">
            <w:pPr>
              <w:pStyle w:val="NoSpacing"/>
              <w:jc w:val="center"/>
            </w:pPr>
            <w:r>
              <w:rPr>
                <w:rFonts w:ascii="Calibri" w:hAnsi="Calibri" w:cs="Calibri"/>
                <w:color w:val="000000"/>
              </w:rPr>
              <w:t>296894</w:t>
            </w:r>
          </w:p>
        </w:tc>
      </w:tr>
      <w:tr w:rsidR="00274821" w14:paraId="79A4B2BD" w14:textId="77777777" w:rsidTr="002E1D71">
        <w:trPr>
          <w:trHeight w:val="581"/>
        </w:trPr>
        <w:tc>
          <w:tcPr>
            <w:tcW w:w="715" w:type="dxa"/>
            <w:vAlign w:val="center"/>
          </w:tcPr>
          <w:p w14:paraId="1AE625F5" w14:textId="3FB55C12" w:rsidR="00274821" w:rsidRPr="00E362FE" w:rsidRDefault="00274821" w:rsidP="002E1D71">
            <w:pPr>
              <w:pStyle w:val="NoSpacing"/>
              <w:jc w:val="center"/>
            </w:pPr>
            <w:r w:rsidRPr="00E362FE">
              <w:t>bin.</w:t>
            </w:r>
            <w:r>
              <w:t>4</w:t>
            </w:r>
          </w:p>
        </w:tc>
        <w:tc>
          <w:tcPr>
            <w:tcW w:w="1219" w:type="dxa"/>
            <w:vAlign w:val="center"/>
          </w:tcPr>
          <w:p w14:paraId="2857BD63" w14:textId="7D4980C5" w:rsidR="00274821" w:rsidRDefault="00274821" w:rsidP="002E1D71">
            <w:pPr>
              <w:pStyle w:val="NoSpacing"/>
              <w:jc w:val="center"/>
            </w:pPr>
            <w:r w:rsidRPr="00811C9D">
              <w:t>MetaBAT2</w:t>
            </w:r>
          </w:p>
        </w:tc>
        <w:tc>
          <w:tcPr>
            <w:tcW w:w="1141" w:type="dxa"/>
            <w:vAlign w:val="center"/>
          </w:tcPr>
          <w:p w14:paraId="77EF0B87" w14:textId="341D00AB" w:rsidR="00274821" w:rsidRDefault="0091157A" w:rsidP="002E1D71">
            <w:pPr>
              <w:pStyle w:val="NoSpacing"/>
              <w:jc w:val="center"/>
            </w:pPr>
            <w:r>
              <w:t>71</w:t>
            </w:r>
          </w:p>
        </w:tc>
        <w:tc>
          <w:tcPr>
            <w:tcW w:w="1564" w:type="dxa"/>
            <w:vAlign w:val="center"/>
          </w:tcPr>
          <w:p w14:paraId="289A432A" w14:textId="689D9C70" w:rsidR="00274821" w:rsidRDefault="00274821" w:rsidP="002E1D71">
            <w:pPr>
              <w:pStyle w:val="NoSpacing"/>
              <w:jc w:val="center"/>
            </w:pPr>
            <w:r>
              <w:rPr>
                <w:rFonts w:ascii="Calibri" w:hAnsi="Calibri" w:cs="Calibri"/>
                <w:color w:val="000000"/>
              </w:rPr>
              <w:t>55.17</w:t>
            </w:r>
          </w:p>
        </w:tc>
        <w:tc>
          <w:tcPr>
            <w:tcW w:w="1631" w:type="dxa"/>
            <w:vAlign w:val="center"/>
          </w:tcPr>
          <w:p w14:paraId="410F6552" w14:textId="018758F2" w:rsidR="00274821" w:rsidRDefault="00274821" w:rsidP="002E1D71">
            <w:pPr>
              <w:pStyle w:val="NoSpacing"/>
              <w:jc w:val="center"/>
            </w:pPr>
            <w:r>
              <w:rPr>
                <w:rFonts w:ascii="Calibri" w:hAnsi="Calibri" w:cs="Calibri"/>
                <w:color w:val="000000"/>
              </w:rPr>
              <w:t>1.724</w:t>
            </w:r>
          </w:p>
        </w:tc>
        <w:tc>
          <w:tcPr>
            <w:tcW w:w="765" w:type="dxa"/>
            <w:vAlign w:val="center"/>
          </w:tcPr>
          <w:p w14:paraId="3BA335AA" w14:textId="406BF0BD" w:rsidR="00274821" w:rsidRDefault="00274821" w:rsidP="002E1D71">
            <w:pPr>
              <w:pStyle w:val="NoSpacing"/>
              <w:jc w:val="center"/>
            </w:pPr>
            <w:r>
              <w:rPr>
                <w:rFonts w:ascii="Calibri" w:hAnsi="Calibri" w:cs="Calibri"/>
                <w:color w:val="000000"/>
              </w:rPr>
              <w:t>0.363</w:t>
            </w:r>
          </w:p>
        </w:tc>
        <w:tc>
          <w:tcPr>
            <w:tcW w:w="1466" w:type="dxa"/>
            <w:vAlign w:val="center"/>
          </w:tcPr>
          <w:p w14:paraId="00F50C40" w14:textId="07FF5EAD" w:rsidR="00274821" w:rsidRDefault="00274821" w:rsidP="002E1D71">
            <w:pPr>
              <w:pStyle w:val="NoSpacing"/>
              <w:jc w:val="center"/>
            </w:pPr>
            <w:r>
              <w:rPr>
                <w:rFonts w:ascii="Calibri" w:hAnsi="Calibri" w:cs="Calibri"/>
                <w:color w:val="000000"/>
              </w:rPr>
              <w:t>Bacteria</w:t>
            </w:r>
          </w:p>
        </w:tc>
        <w:tc>
          <w:tcPr>
            <w:tcW w:w="947" w:type="dxa"/>
            <w:vAlign w:val="center"/>
          </w:tcPr>
          <w:p w14:paraId="204F96F9" w14:textId="6ADFD3E2" w:rsidR="00274821" w:rsidRDefault="00274821" w:rsidP="002E1D71">
            <w:pPr>
              <w:pStyle w:val="NoSpacing"/>
              <w:jc w:val="center"/>
            </w:pPr>
            <w:r>
              <w:rPr>
                <w:rFonts w:ascii="Calibri" w:hAnsi="Calibri" w:cs="Calibri"/>
                <w:color w:val="000000"/>
              </w:rPr>
              <w:t>22949</w:t>
            </w:r>
          </w:p>
        </w:tc>
        <w:tc>
          <w:tcPr>
            <w:tcW w:w="1069" w:type="dxa"/>
            <w:vAlign w:val="center"/>
          </w:tcPr>
          <w:p w14:paraId="06AEC413" w14:textId="27D0786B" w:rsidR="00274821" w:rsidRDefault="00274821" w:rsidP="002E1D71">
            <w:pPr>
              <w:pStyle w:val="NoSpacing"/>
              <w:jc w:val="center"/>
            </w:pPr>
            <w:r>
              <w:rPr>
                <w:rFonts w:ascii="Calibri" w:hAnsi="Calibri" w:cs="Calibri"/>
                <w:color w:val="000000"/>
              </w:rPr>
              <w:t>1213585</w:t>
            </w:r>
          </w:p>
        </w:tc>
      </w:tr>
      <w:tr w:rsidR="00274821" w14:paraId="16C29BD2" w14:textId="77777777" w:rsidTr="00832C2C">
        <w:trPr>
          <w:trHeight w:val="567"/>
        </w:trPr>
        <w:tc>
          <w:tcPr>
            <w:tcW w:w="715" w:type="dxa"/>
            <w:vAlign w:val="center"/>
          </w:tcPr>
          <w:p w14:paraId="276402A4" w14:textId="4B03081F" w:rsidR="00274821" w:rsidRPr="00E362FE" w:rsidRDefault="00274821" w:rsidP="00832C2C">
            <w:pPr>
              <w:pStyle w:val="NoSpacing"/>
              <w:jc w:val="center"/>
            </w:pPr>
            <w:r w:rsidRPr="00E362FE">
              <w:t>bin.</w:t>
            </w:r>
            <w:r>
              <w:t>5</w:t>
            </w:r>
          </w:p>
        </w:tc>
        <w:tc>
          <w:tcPr>
            <w:tcW w:w="1219" w:type="dxa"/>
            <w:vAlign w:val="center"/>
          </w:tcPr>
          <w:p w14:paraId="0392CBB0" w14:textId="6D8731C1" w:rsidR="00274821" w:rsidRDefault="00274821" w:rsidP="00832C2C">
            <w:pPr>
              <w:pStyle w:val="NoSpacing"/>
              <w:jc w:val="center"/>
            </w:pPr>
            <w:r w:rsidRPr="00811C9D">
              <w:t>MetaBAT2</w:t>
            </w:r>
          </w:p>
        </w:tc>
        <w:tc>
          <w:tcPr>
            <w:tcW w:w="1141" w:type="dxa"/>
            <w:vAlign w:val="center"/>
          </w:tcPr>
          <w:p w14:paraId="453C788E" w14:textId="002BF7F6" w:rsidR="00274821" w:rsidRDefault="0091157A" w:rsidP="00832C2C">
            <w:pPr>
              <w:pStyle w:val="NoSpacing"/>
              <w:jc w:val="center"/>
            </w:pPr>
            <w:r>
              <w:t>23</w:t>
            </w:r>
          </w:p>
        </w:tc>
        <w:tc>
          <w:tcPr>
            <w:tcW w:w="1564" w:type="dxa"/>
            <w:vAlign w:val="center"/>
          </w:tcPr>
          <w:p w14:paraId="3BE9B0F5" w14:textId="03A86955" w:rsidR="00274821" w:rsidRDefault="00274821" w:rsidP="00832C2C">
            <w:pPr>
              <w:pStyle w:val="NoSpacing"/>
              <w:jc w:val="center"/>
            </w:pPr>
            <w:r>
              <w:rPr>
                <w:rFonts w:ascii="Calibri" w:hAnsi="Calibri" w:cs="Calibri"/>
                <w:color w:val="000000"/>
              </w:rPr>
              <w:t>4.166</w:t>
            </w:r>
          </w:p>
        </w:tc>
        <w:tc>
          <w:tcPr>
            <w:tcW w:w="1631" w:type="dxa"/>
            <w:vAlign w:val="center"/>
          </w:tcPr>
          <w:p w14:paraId="0F368AE3" w14:textId="6EDD87CA" w:rsidR="00274821" w:rsidRDefault="00274821" w:rsidP="00832C2C">
            <w:pPr>
              <w:pStyle w:val="NoSpacing"/>
              <w:jc w:val="center"/>
            </w:pPr>
            <w:r>
              <w:rPr>
                <w:rFonts w:ascii="Calibri" w:hAnsi="Calibri" w:cs="Calibri"/>
                <w:color w:val="000000"/>
              </w:rPr>
              <w:t>0</w:t>
            </w:r>
          </w:p>
        </w:tc>
        <w:tc>
          <w:tcPr>
            <w:tcW w:w="765" w:type="dxa"/>
            <w:vAlign w:val="center"/>
          </w:tcPr>
          <w:p w14:paraId="0603539C" w14:textId="43AF4D23" w:rsidR="00274821" w:rsidRDefault="00274821" w:rsidP="00832C2C">
            <w:pPr>
              <w:pStyle w:val="NoSpacing"/>
              <w:jc w:val="center"/>
            </w:pPr>
            <w:r>
              <w:rPr>
                <w:rFonts w:ascii="Calibri" w:hAnsi="Calibri" w:cs="Calibri"/>
                <w:color w:val="000000"/>
              </w:rPr>
              <w:t>0.377</w:t>
            </w:r>
          </w:p>
        </w:tc>
        <w:tc>
          <w:tcPr>
            <w:tcW w:w="1466" w:type="dxa"/>
            <w:vAlign w:val="center"/>
          </w:tcPr>
          <w:p w14:paraId="6096D2B2" w14:textId="372F2230" w:rsidR="00274821" w:rsidRDefault="00274821" w:rsidP="00832C2C">
            <w:pPr>
              <w:pStyle w:val="NoSpacing"/>
              <w:jc w:val="center"/>
            </w:pPr>
            <w:r>
              <w:rPr>
                <w:rFonts w:ascii="Calibri" w:hAnsi="Calibri" w:cs="Calibri"/>
                <w:color w:val="000000"/>
              </w:rPr>
              <w:t>root</w:t>
            </w:r>
          </w:p>
        </w:tc>
        <w:tc>
          <w:tcPr>
            <w:tcW w:w="947" w:type="dxa"/>
            <w:vAlign w:val="center"/>
          </w:tcPr>
          <w:p w14:paraId="762D5B48" w14:textId="263F698D" w:rsidR="00274821" w:rsidRDefault="00274821" w:rsidP="00832C2C">
            <w:pPr>
              <w:pStyle w:val="NoSpacing"/>
              <w:jc w:val="center"/>
            </w:pPr>
            <w:r>
              <w:rPr>
                <w:rFonts w:ascii="Calibri" w:hAnsi="Calibri" w:cs="Calibri"/>
                <w:color w:val="000000"/>
              </w:rPr>
              <w:t>16390</w:t>
            </w:r>
          </w:p>
        </w:tc>
        <w:tc>
          <w:tcPr>
            <w:tcW w:w="1069" w:type="dxa"/>
            <w:vAlign w:val="center"/>
          </w:tcPr>
          <w:p w14:paraId="3A7ADED0" w14:textId="69C0FF17" w:rsidR="00274821" w:rsidRDefault="00274821" w:rsidP="00832C2C">
            <w:pPr>
              <w:pStyle w:val="NoSpacing"/>
              <w:jc w:val="center"/>
            </w:pPr>
            <w:r>
              <w:rPr>
                <w:rFonts w:ascii="Calibri" w:hAnsi="Calibri" w:cs="Calibri"/>
                <w:color w:val="000000"/>
              </w:rPr>
              <w:t>295846</w:t>
            </w:r>
          </w:p>
        </w:tc>
      </w:tr>
      <w:tr w:rsidR="00274821" w14:paraId="636A290B" w14:textId="77777777" w:rsidTr="00832C2C">
        <w:trPr>
          <w:trHeight w:val="581"/>
        </w:trPr>
        <w:tc>
          <w:tcPr>
            <w:tcW w:w="715" w:type="dxa"/>
            <w:vAlign w:val="center"/>
          </w:tcPr>
          <w:p w14:paraId="00964598" w14:textId="214A7C3E" w:rsidR="00274821" w:rsidRPr="00E362FE" w:rsidRDefault="00274821" w:rsidP="00832C2C">
            <w:pPr>
              <w:pStyle w:val="NoSpacing"/>
              <w:jc w:val="center"/>
            </w:pPr>
            <w:r w:rsidRPr="00E362FE">
              <w:lastRenderedPageBreak/>
              <w:t>bin.</w:t>
            </w:r>
            <w:r>
              <w:t>6</w:t>
            </w:r>
          </w:p>
        </w:tc>
        <w:tc>
          <w:tcPr>
            <w:tcW w:w="1219" w:type="dxa"/>
            <w:vAlign w:val="center"/>
          </w:tcPr>
          <w:p w14:paraId="6971B078" w14:textId="0D1BE7DE" w:rsidR="00274821" w:rsidRDefault="00274821" w:rsidP="00832C2C">
            <w:pPr>
              <w:pStyle w:val="NoSpacing"/>
              <w:jc w:val="center"/>
            </w:pPr>
            <w:r w:rsidRPr="00811C9D">
              <w:t>MetaBAT2</w:t>
            </w:r>
          </w:p>
        </w:tc>
        <w:tc>
          <w:tcPr>
            <w:tcW w:w="1141" w:type="dxa"/>
            <w:vAlign w:val="center"/>
          </w:tcPr>
          <w:p w14:paraId="1EA0AB7E" w14:textId="35BC8E2E" w:rsidR="00274821" w:rsidRDefault="0091157A" w:rsidP="00832C2C">
            <w:pPr>
              <w:pStyle w:val="NoSpacing"/>
              <w:jc w:val="center"/>
            </w:pPr>
            <w:r>
              <w:t>18</w:t>
            </w:r>
          </w:p>
        </w:tc>
        <w:tc>
          <w:tcPr>
            <w:tcW w:w="1564" w:type="dxa"/>
            <w:vAlign w:val="center"/>
          </w:tcPr>
          <w:p w14:paraId="14DFC60C" w14:textId="2C071064" w:rsidR="00274821" w:rsidRDefault="00274821" w:rsidP="00832C2C">
            <w:pPr>
              <w:pStyle w:val="NoSpacing"/>
              <w:jc w:val="center"/>
            </w:pPr>
            <w:r>
              <w:rPr>
                <w:rFonts w:ascii="Calibri" w:hAnsi="Calibri" w:cs="Calibri"/>
                <w:color w:val="000000"/>
              </w:rPr>
              <w:t>20.34</w:t>
            </w:r>
          </w:p>
        </w:tc>
        <w:tc>
          <w:tcPr>
            <w:tcW w:w="1631" w:type="dxa"/>
            <w:vAlign w:val="center"/>
          </w:tcPr>
          <w:p w14:paraId="67BD7E34" w14:textId="260C898C" w:rsidR="00274821" w:rsidRDefault="00274821" w:rsidP="00832C2C">
            <w:pPr>
              <w:pStyle w:val="NoSpacing"/>
              <w:jc w:val="center"/>
            </w:pPr>
            <w:r>
              <w:rPr>
                <w:rFonts w:ascii="Calibri" w:hAnsi="Calibri" w:cs="Calibri"/>
                <w:color w:val="000000"/>
              </w:rPr>
              <w:t>0</w:t>
            </w:r>
          </w:p>
        </w:tc>
        <w:tc>
          <w:tcPr>
            <w:tcW w:w="765" w:type="dxa"/>
            <w:vAlign w:val="center"/>
          </w:tcPr>
          <w:p w14:paraId="6BFD72FE" w14:textId="4A0582B2" w:rsidR="00274821" w:rsidRDefault="00274821" w:rsidP="00832C2C">
            <w:pPr>
              <w:pStyle w:val="NoSpacing"/>
              <w:jc w:val="center"/>
            </w:pPr>
            <w:r>
              <w:rPr>
                <w:rFonts w:ascii="Calibri" w:hAnsi="Calibri" w:cs="Calibri"/>
                <w:color w:val="000000"/>
              </w:rPr>
              <w:t>0.379</w:t>
            </w:r>
          </w:p>
        </w:tc>
        <w:tc>
          <w:tcPr>
            <w:tcW w:w="1466" w:type="dxa"/>
            <w:vAlign w:val="center"/>
          </w:tcPr>
          <w:p w14:paraId="38D0FD1D" w14:textId="5073C167" w:rsidR="00274821" w:rsidRDefault="00274821" w:rsidP="00832C2C">
            <w:pPr>
              <w:pStyle w:val="NoSpacing"/>
              <w:jc w:val="center"/>
            </w:pPr>
            <w:r>
              <w:rPr>
                <w:rFonts w:ascii="Calibri" w:hAnsi="Calibri" w:cs="Calibri"/>
                <w:color w:val="000000"/>
              </w:rPr>
              <w:t>Lactobacillus</w:t>
            </w:r>
          </w:p>
        </w:tc>
        <w:tc>
          <w:tcPr>
            <w:tcW w:w="947" w:type="dxa"/>
            <w:vAlign w:val="center"/>
          </w:tcPr>
          <w:p w14:paraId="2502361F" w14:textId="03CF64FD" w:rsidR="00274821" w:rsidRDefault="00274821" w:rsidP="00832C2C">
            <w:pPr>
              <w:pStyle w:val="NoSpacing"/>
              <w:jc w:val="center"/>
            </w:pPr>
            <w:r>
              <w:rPr>
                <w:rFonts w:ascii="Calibri" w:hAnsi="Calibri" w:cs="Calibri"/>
                <w:color w:val="000000"/>
              </w:rPr>
              <w:t>19069</w:t>
            </w:r>
          </w:p>
        </w:tc>
        <w:tc>
          <w:tcPr>
            <w:tcW w:w="1069" w:type="dxa"/>
            <w:vAlign w:val="center"/>
          </w:tcPr>
          <w:p w14:paraId="6B9F9027" w14:textId="4661E5D9" w:rsidR="00274821" w:rsidRDefault="00274821" w:rsidP="00832C2C">
            <w:pPr>
              <w:pStyle w:val="NoSpacing"/>
              <w:jc w:val="center"/>
            </w:pPr>
            <w:r>
              <w:rPr>
                <w:rFonts w:ascii="Calibri" w:hAnsi="Calibri" w:cs="Calibri"/>
                <w:color w:val="000000"/>
              </w:rPr>
              <w:t>239066</w:t>
            </w:r>
          </w:p>
        </w:tc>
      </w:tr>
      <w:tr w:rsidR="00274821" w14:paraId="2F69E66A" w14:textId="77777777" w:rsidTr="00832C2C">
        <w:trPr>
          <w:trHeight w:val="567"/>
        </w:trPr>
        <w:tc>
          <w:tcPr>
            <w:tcW w:w="715" w:type="dxa"/>
            <w:vAlign w:val="center"/>
          </w:tcPr>
          <w:p w14:paraId="5B69913E" w14:textId="5EB94626" w:rsidR="00274821" w:rsidRPr="00E362FE" w:rsidRDefault="00274821" w:rsidP="00832C2C">
            <w:pPr>
              <w:pStyle w:val="NoSpacing"/>
              <w:jc w:val="center"/>
            </w:pPr>
            <w:r w:rsidRPr="00E362FE">
              <w:t>bin.</w:t>
            </w:r>
            <w:r>
              <w:t>7</w:t>
            </w:r>
          </w:p>
        </w:tc>
        <w:tc>
          <w:tcPr>
            <w:tcW w:w="1219" w:type="dxa"/>
            <w:vAlign w:val="center"/>
          </w:tcPr>
          <w:p w14:paraId="15975D2B" w14:textId="0AC31767" w:rsidR="00274821" w:rsidRDefault="00274821" w:rsidP="00832C2C">
            <w:pPr>
              <w:pStyle w:val="NoSpacing"/>
              <w:jc w:val="center"/>
            </w:pPr>
            <w:r w:rsidRPr="00811C9D">
              <w:t>MetaBAT2</w:t>
            </w:r>
          </w:p>
        </w:tc>
        <w:tc>
          <w:tcPr>
            <w:tcW w:w="1141" w:type="dxa"/>
            <w:vAlign w:val="center"/>
          </w:tcPr>
          <w:p w14:paraId="242523A7" w14:textId="38382D53" w:rsidR="00274821" w:rsidRDefault="0091157A" w:rsidP="00832C2C">
            <w:pPr>
              <w:pStyle w:val="NoSpacing"/>
              <w:jc w:val="center"/>
            </w:pPr>
            <w:r>
              <w:t>22</w:t>
            </w:r>
          </w:p>
        </w:tc>
        <w:tc>
          <w:tcPr>
            <w:tcW w:w="1564" w:type="dxa"/>
            <w:vAlign w:val="center"/>
          </w:tcPr>
          <w:p w14:paraId="3FD581C7" w14:textId="34BB888E" w:rsidR="00274821" w:rsidRDefault="00274821" w:rsidP="00832C2C">
            <w:pPr>
              <w:pStyle w:val="NoSpacing"/>
              <w:jc w:val="center"/>
            </w:pPr>
            <w:r>
              <w:rPr>
                <w:rFonts w:ascii="Calibri" w:hAnsi="Calibri" w:cs="Calibri"/>
                <w:color w:val="000000"/>
              </w:rPr>
              <w:t>11.44</w:t>
            </w:r>
          </w:p>
        </w:tc>
        <w:tc>
          <w:tcPr>
            <w:tcW w:w="1631" w:type="dxa"/>
            <w:vAlign w:val="center"/>
          </w:tcPr>
          <w:p w14:paraId="7CE08D66" w14:textId="19727772" w:rsidR="00274821" w:rsidRDefault="00274821" w:rsidP="00832C2C">
            <w:pPr>
              <w:pStyle w:val="NoSpacing"/>
              <w:jc w:val="center"/>
            </w:pPr>
            <w:r>
              <w:rPr>
                <w:rFonts w:ascii="Calibri" w:hAnsi="Calibri" w:cs="Calibri"/>
                <w:color w:val="000000"/>
              </w:rPr>
              <w:t>0</w:t>
            </w:r>
          </w:p>
        </w:tc>
        <w:tc>
          <w:tcPr>
            <w:tcW w:w="765" w:type="dxa"/>
            <w:vAlign w:val="center"/>
          </w:tcPr>
          <w:p w14:paraId="02DBD29C" w14:textId="575D0B4E" w:rsidR="00274821" w:rsidRDefault="00274821" w:rsidP="00832C2C">
            <w:pPr>
              <w:pStyle w:val="NoSpacing"/>
              <w:jc w:val="center"/>
            </w:pPr>
            <w:r>
              <w:rPr>
                <w:rFonts w:ascii="Calibri" w:hAnsi="Calibri" w:cs="Calibri"/>
                <w:color w:val="000000"/>
              </w:rPr>
              <w:t>0.336</w:t>
            </w:r>
          </w:p>
        </w:tc>
        <w:tc>
          <w:tcPr>
            <w:tcW w:w="1466" w:type="dxa"/>
            <w:vAlign w:val="center"/>
          </w:tcPr>
          <w:p w14:paraId="29553026" w14:textId="2787A6B3" w:rsidR="00274821" w:rsidRDefault="00274821" w:rsidP="00832C2C">
            <w:pPr>
              <w:pStyle w:val="NoSpacing"/>
              <w:jc w:val="center"/>
            </w:pPr>
            <w:r>
              <w:rPr>
                <w:rFonts w:ascii="Calibri" w:hAnsi="Calibri" w:cs="Calibri"/>
                <w:color w:val="000000"/>
              </w:rPr>
              <w:t>Bacteria</w:t>
            </w:r>
          </w:p>
        </w:tc>
        <w:tc>
          <w:tcPr>
            <w:tcW w:w="947" w:type="dxa"/>
            <w:vAlign w:val="center"/>
          </w:tcPr>
          <w:p w14:paraId="7EC45AF5" w14:textId="1A12E211" w:rsidR="00274821" w:rsidRDefault="00274821" w:rsidP="00832C2C">
            <w:pPr>
              <w:pStyle w:val="NoSpacing"/>
              <w:jc w:val="center"/>
            </w:pPr>
            <w:r>
              <w:rPr>
                <w:rFonts w:ascii="Calibri" w:hAnsi="Calibri" w:cs="Calibri"/>
                <w:color w:val="000000"/>
              </w:rPr>
              <w:t>40251</w:t>
            </w:r>
          </w:p>
        </w:tc>
        <w:tc>
          <w:tcPr>
            <w:tcW w:w="1069" w:type="dxa"/>
            <w:vAlign w:val="center"/>
          </w:tcPr>
          <w:p w14:paraId="4D9D87A7" w14:textId="61777320" w:rsidR="00274821" w:rsidRDefault="00274821" w:rsidP="00832C2C">
            <w:pPr>
              <w:pStyle w:val="NoSpacing"/>
              <w:jc w:val="center"/>
            </w:pPr>
            <w:r>
              <w:rPr>
                <w:rFonts w:ascii="Calibri" w:hAnsi="Calibri" w:cs="Calibri"/>
                <w:color w:val="000000"/>
              </w:rPr>
              <w:t>519230</w:t>
            </w:r>
          </w:p>
        </w:tc>
      </w:tr>
      <w:tr w:rsidR="00D553B1" w14:paraId="68D08CDD" w14:textId="77777777" w:rsidTr="00832C2C">
        <w:trPr>
          <w:trHeight w:val="567"/>
        </w:trPr>
        <w:tc>
          <w:tcPr>
            <w:tcW w:w="715" w:type="dxa"/>
            <w:vAlign w:val="center"/>
          </w:tcPr>
          <w:p w14:paraId="7BA2BBC8" w14:textId="34FE8041" w:rsidR="00D553B1" w:rsidRPr="00E362FE" w:rsidRDefault="00D553B1" w:rsidP="00832C2C">
            <w:pPr>
              <w:jc w:val="center"/>
            </w:pPr>
            <w:r w:rsidRPr="00E362FE">
              <w:t>bin.1</w:t>
            </w:r>
          </w:p>
        </w:tc>
        <w:tc>
          <w:tcPr>
            <w:tcW w:w="1219" w:type="dxa"/>
            <w:vAlign w:val="center"/>
          </w:tcPr>
          <w:p w14:paraId="2D0AD1E8" w14:textId="228B1522" w:rsidR="00D553B1" w:rsidRPr="00811C9D" w:rsidRDefault="00D553B1" w:rsidP="00832C2C">
            <w:pPr>
              <w:jc w:val="center"/>
            </w:pPr>
            <w:r>
              <w:t>MaxBin2</w:t>
            </w:r>
          </w:p>
        </w:tc>
        <w:tc>
          <w:tcPr>
            <w:tcW w:w="1141" w:type="dxa"/>
            <w:vAlign w:val="center"/>
          </w:tcPr>
          <w:p w14:paraId="13237AA4" w14:textId="3ED61F80" w:rsidR="00D553B1" w:rsidRDefault="00730C07" w:rsidP="00832C2C">
            <w:pPr>
              <w:jc w:val="center"/>
            </w:pPr>
            <w:r>
              <w:t>136</w:t>
            </w:r>
          </w:p>
        </w:tc>
        <w:tc>
          <w:tcPr>
            <w:tcW w:w="1564" w:type="dxa"/>
            <w:vAlign w:val="center"/>
          </w:tcPr>
          <w:p w14:paraId="53249262" w14:textId="566451B7" w:rsidR="00D553B1" w:rsidRDefault="00D553B1" w:rsidP="00832C2C">
            <w:pPr>
              <w:jc w:val="center"/>
              <w:rPr>
                <w:rFonts w:ascii="Calibri" w:hAnsi="Calibri" w:cs="Calibri"/>
                <w:color w:val="000000"/>
              </w:rPr>
            </w:pPr>
            <w:r>
              <w:rPr>
                <w:rFonts w:ascii="Calibri" w:hAnsi="Calibri" w:cs="Calibri"/>
                <w:color w:val="000000"/>
              </w:rPr>
              <w:t>79.06</w:t>
            </w:r>
          </w:p>
        </w:tc>
        <w:tc>
          <w:tcPr>
            <w:tcW w:w="1631" w:type="dxa"/>
            <w:vAlign w:val="center"/>
          </w:tcPr>
          <w:p w14:paraId="3D10AB45" w14:textId="619FBDF5" w:rsidR="00D553B1" w:rsidRDefault="00D553B1" w:rsidP="00832C2C">
            <w:pPr>
              <w:jc w:val="center"/>
              <w:rPr>
                <w:rFonts w:ascii="Calibri" w:hAnsi="Calibri" w:cs="Calibri"/>
                <w:color w:val="000000"/>
              </w:rPr>
            </w:pPr>
            <w:r>
              <w:rPr>
                <w:rFonts w:ascii="Calibri" w:hAnsi="Calibri" w:cs="Calibri"/>
                <w:color w:val="000000"/>
              </w:rPr>
              <w:t>0.216</w:t>
            </w:r>
          </w:p>
        </w:tc>
        <w:tc>
          <w:tcPr>
            <w:tcW w:w="765" w:type="dxa"/>
            <w:vAlign w:val="center"/>
          </w:tcPr>
          <w:p w14:paraId="43873E99" w14:textId="48475019" w:rsidR="00D553B1" w:rsidRDefault="00D553B1" w:rsidP="00832C2C">
            <w:pPr>
              <w:jc w:val="center"/>
              <w:rPr>
                <w:rFonts w:ascii="Calibri" w:hAnsi="Calibri" w:cs="Calibri"/>
                <w:color w:val="000000"/>
              </w:rPr>
            </w:pPr>
            <w:r>
              <w:rPr>
                <w:rFonts w:ascii="Calibri" w:hAnsi="Calibri" w:cs="Calibri"/>
                <w:color w:val="000000"/>
              </w:rPr>
              <w:t>0.373</w:t>
            </w:r>
          </w:p>
        </w:tc>
        <w:tc>
          <w:tcPr>
            <w:tcW w:w="1466" w:type="dxa"/>
            <w:vAlign w:val="center"/>
          </w:tcPr>
          <w:p w14:paraId="367946D4" w14:textId="72D89EB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659F0549" w14:textId="7B4E48FE" w:rsidR="00D553B1" w:rsidRDefault="00D553B1" w:rsidP="00832C2C">
            <w:pPr>
              <w:jc w:val="center"/>
              <w:rPr>
                <w:rFonts w:ascii="Calibri" w:hAnsi="Calibri" w:cs="Calibri"/>
                <w:color w:val="000000"/>
              </w:rPr>
            </w:pPr>
            <w:r>
              <w:rPr>
                <w:rFonts w:ascii="Calibri" w:hAnsi="Calibri" w:cs="Calibri"/>
                <w:color w:val="000000"/>
              </w:rPr>
              <w:t>17642</w:t>
            </w:r>
          </w:p>
        </w:tc>
        <w:tc>
          <w:tcPr>
            <w:tcW w:w="1069" w:type="dxa"/>
            <w:vAlign w:val="center"/>
          </w:tcPr>
          <w:p w14:paraId="209AAC4B" w14:textId="05532932" w:rsidR="00D553B1" w:rsidRDefault="00D553B1" w:rsidP="00832C2C">
            <w:pPr>
              <w:jc w:val="center"/>
              <w:rPr>
                <w:rFonts w:ascii="Calibri" w:hAnsi="Calibri" w:cs="Calibri"/>
                <w:color w:val="000000"/>
              </w:rPr>
            </w:pPr>
            <w:r>
              <w:rPr>
                <w:rFonts w:ascii="Calibri" w:hAnsi="Calibri" w:cs="Calibri"/>
                <w:color w:val="000000"/>
              </w:rPr>
              <w:t>1593681</w:t>
            </w:r>
          </w:p>
        </w:tc>
      </w:tr>
      <w:tr w:rsidR="00D553B1" w14:paraId="2372E3A8" w14:textId="77777777" w:rsidTr="00832C2C">
        <w:trPr>
          <w:trHeight w:val="567"/>
        </w:trPr>
        <w:tc>
          <w:tcPr>
            <w:tcW w:w="715" w:type="dxa"/>
            <w:vAlign w:val="center"/>
          </w:tcPr>
          <w:p w14:paraId="0E4F4A2D" w14:textId="4CB672D2" w:rsidR="00D553B1" w:rsidRPr="00E362FE" w:rsidRDefault="00D553B1" w:rsidP="00832C2C">
            <w:pPr>
              <w:jc w:val="center"/>
            </w:pPr>
            <w:r w:rsidRPr="00E362FE">
              <w:t>bin.</w:t>
            </w:r>
            <w:r>
              <w:t>2</w:t>
            </w:r>
          </w:p>
        </w:tc>
        <w:tc>
          <w:tcPr>
            <w:tcW w:w="1219" w:type="dxa"/>
            <w:vAlign w:val="center"/>
          </w:tcPr>
          <w:p w14:paraId="12DD6AFB" w14:textId="0E5FC858" w:rsidR="00D553B1" w:rsidRPr="00811C9D" w:rsidRDefault="00D553B1" w:rsidP="00832C2C">
            <w:pPr>
              <w:jc w:val="center"/>
            </w:pPr>
            <w:r>
              <w:t>MaxBin2</w:t>
            </w:r>
          </w:p>
        </w:tc>
        <w:tc>
          <w:tcPr>
            <w:tcW w:w="1141" w:type="dxa"/>
            <w:vAlign w:val="center"/>
          </w:tcPr>
          <w:p w14:paraId="535DCF5D" w14:textId="41A38926" w:rsidR="00D553B1" w:rsidRDefault="00730C07" w:rsidP="00832C2C">
            <w:pPr>
              <w:jc w:val="center"/>
            </w:pPr>
            <w:r>
              <w:t>72</w:t>
            </w:r>
          </w:p>
        </w:tc>
        <w:tc>
          <w:tcPr>
            <w:tcW w:w="1564" w:type="dxa"/>
            <w:vAlign w:val="center"/>
          </w:tcPr>
          <w:p w14:paraId="50E8F4C2" w14:textId="62600C73" w:rsidR="00D553B1" w:rsidRDefault="00D553B1" w:rsidP="00832C2C">
            <w:pPr>
              <w:jc w:val="center"/>
              <w:rPr>
                <w:rFonts w:ascii="Calibri" w:hAnsi="Calibri" w:cs="Calibri"/>
                <w:color w:val="000000"/>
              </w:rPr>
            </w:pPr>
            <w:r>
              <w:rPr>
                <w:rFonts w:ascii="Calibri" w:hAnsi="Calibri" w:cs="Calibri"/>
                <w:color w:val="000000"/>
              </w:rPr>
              <w:t>98.96</w:t>
            </w:r>
          </w:p>
        </w:tc>
        <w:tc>
          <w:tcPr>
            <w:tcW w:w="1631" w:type="dxa"/>
            <w:vAlign w:val="center"/>
          </w:tcPr>
          <w:p w14:paraId="14028561" w14:textId="19CA74D7" w:rsidR="00D553B1" w:rsidRDefault="00D553B1" w:rsidP="00832C2C">
            <w:pPr>
              <w:jc w:val="center"/>
              <w:rPr>
                <w:rFonts w:ascii="Calibri" w:hAnsi="Calibri" w:cs="Calibri"/>
                <w:color w:val="000000"/>
              </w:rPr>
            </w:pPr>
            <w:r>
              <w:rPr>
                <w:rFonts w:ascii="Calibri" w:hAnsi="Calibri" w:cs="Calibri"/>
                <w:color w:val="000000"/>
              </w:rPr>
              <w:t>11.9</w:t>
            </w:r>
          </w:p>
        </w:tc>
        <w:tc>
          <w:tcPr>
            <w:tcW w:w="765" w:type="dxa"/>
            <w:vAlign w:val="center"/>
          </w:tcPr>
          <w:p w14:paraId="3FC397FB" w14:textId="06F12683" w:rsidR="00D553B1" w:rsidRDefault="00D553B1" w:rsidP="00832C2C">
            <w:pPr>
              <w:jc w:val="center"/>
              <w:rPr>
                <w:rFonts w:ascii="Calibri" w:hAnsi="Calibri" w:cs="Calibri"/>
                <w:color w:val="000000"/>
              </w:rPr>
            </w:pPr>
            <w:r>
              <w:rPr>
                <w:rFonts w:ascii="Calibri" w:hAnsi="Calibri" w:cs="Calibri"/>
                <w:color w:val="000000"/>
              </w:rPr>
              <w:t>0.329</w:t>
            </w:r>
          </w:p>
        </w:tc>
        <w:tc>
          <w:tcPr>
            <w:tcW w:w="1466" w:type="dxa"/>
            <w:vAlign w:val="center"/>
          </w:tcPr>
          <w:p w14:paraId="4DAA456F" w14:textId="6C5F313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18369795" w14:textId="1AF05C68" w:rsidR="00D553B1" w:rsidRDefault="00D553B1" w:rsidP="00832C2C">
            <w:pPr>
              <w:jc w:val="center"/>
              <w:rPr>
                <w:rFonts w:ascii="Calibri" w:hAnsi="Calibri" w:cs="Calibri"/>
                <w:color w:val="000000"/>
              </w:rPr>
            </w:pPr>
            <w:r>
              <w:rPr>
                <w:rFonts w:ascii="Calibri" w:hAnsi="Calibri" w:cs="Calibri"/>
                <w:color w:val="000000"/>
              </w:rPr>
              <w:t>84766</w:t>
            </w:r>
          </w:p>
        </w:tc>
        <w:tc>
          <w:tcPr>
            <w:tcW w:w="1069" w:type="dxa"/>
            <w:vAlign w:val="center"/>
          </w:tcPr>
          <w:p w14:paraId="0161E3F5" w14:textId="1215CFA3" w:rsidR="00D553B1" w:rsidRDefault="00D553B1" w:rsidP="00832C2C">
            <w:pPr>
              <w:jc w:val="center"/>
              <w:rPr>
                <w:rFonts w:ascii="Calibri" w:hAnsi="Calibri" w:cs="Calibri"/>
                <w:color w:val="000000"/>
              </w:rPr>
            </w:pPr>
            <w:r>
              <w:rPr>
                <w:rFonts w:ascii="Calibri" w:hAnsi="Calibri" w:cs="Calibri"/>
                <w:color w:val="000000"/>
              </w:rPr>
              <w:t>1639119</w:t>
            </w:r>
          </w:p>
        </w:tc>
      </w:tr>
      <w:tr w:rsidR="00D553B1" w14:paraId="311A1D63" w14:textId="77777777" w:rsidTr="00832C2C">
        <w:trPr>
          <w:trHeight w:val="567"/>
        </w:trPr>
        <w:tc>
          <w:tcPr>
            <w:tcW w:w="715" w:type="dxa"/>
            <w:vAlign w:val="center"/>
          </w:tcPr>
          <w:p w14:paraId="2C6F952E" w14:textId="0B959A95" w:rsidR="00D553B1" w:rsidRPr="00E362FE" w:rsidRDefault="00D553B1" w:rsidP="00832C2C">
            <w:pPr>
              <w:jc w:val="center"/>
            </w:pPr>
            <w:r w:rsidRPr="00E362FE">
              <w:t>bin.</w:t>
            </w:r>
            <w:r>
              <w:t>3</w:t>
            </w:r>
          </w:p>
        </w:tc>
        <w:tc>
          <w:tcPr>
            <w:tcW w:w="1219" w:type="dxa"/>
            <w:vAlign w:val="center"/>
          </w:tcPr>
          <w:p w14:paraId="4FBAE398" w14:textId="05580BF7" w:rsidR="00D553B1" w:rsidRPr="00811C9D" w:rsidRDefault="00D553B1" w:rsidP="00832C2C">
            <w:pPr>
              <w:jc w:val="center"/>
            </w:pPr>
            <w:r>
              <w:t>MaxBin2</w:t>
            </w:r>
          </w:p>
        </w:tc>
        <w:tc>
          <w:tcPr>
            <w:tcW w:w="1141" w:type="dxa"/>
            <w:vAlign w:val="center"/>
          </w:tcPr>
          <w:p w14:paraId="4FBA2EE9" w14:textId="3006A4FC" w:rsidR="00D553B1" w:rsidRDefault="00730C07" w:rsidP="00832C2C">
            <w:pPr>
              <w:jc w:val="center"/>
            </w:pPr>
            <w:r>
              <w:t>75</w:t>
            </w:r>
          </w:p>
        </w:tc>
        <w:tc>
          <w:tcPr>
            <w:tcW w:w="1564" w:type="dxa"/>
            <w:vAlign w:val="center"/>
          </w:tcPr>
          <w:p w14:paraId="34A681AD" w14:textId="69CB4920" w:rsidR="00D553B1" w:rsidRDefault="00D553B1" w:rsidP="00832C2C">
            <w:pPr>
              <w:jc w:val="center"/>
              <w:rPr>
                <w:rFonts w:ascii="Calibri" w:hAnsi="Calibri" w:cs="Calibri"/>
                <w:color w:val="000000"/>
              </w:rPr>
            </w:pPr>
            <w:r>
              <w:rPr>
                <w:rFonts w:ascii="Calibri" w:hAnsi="Calibri" w:cs="Calibri"/>
                <w:color w:val="000000"/>
              </w:rPr>
              <w:t>98.83</w:t>
            </w:r>
          </w:p>
        </w:tc>
        <w:tc>
          <w:tcPr>
            <w:tcW w:w="1631" w:type="dxa"/>
            <w:vAlign w:val="center"/>
          </w:tcPr>
          <w:p w14:paraId="72C9AC4D" w14:textId="36C13135" w:rsidR="00D553B1" w:rsidRDefault="00D553B1" w:rsidP="00832C2C">
            <w:pPr>
              <w:jc w:val="center"/>
              <w:rPr>
                <w:rFonts w:ascii="Calibri" w:hAnsi="Calibri" w:cs="Calibri"/>
                <w:color w:val="000000"/>
              </w:rPr>
            </w:pPr>
            <w:r>
              <w:rPr>
                <w:rFonts w:ascii="Calibri" w:hAnsi="Calibri" w:cs="Calibri"/>
                <w:color w:val="000000"/>
              </w:rPr>
              <w:t>0.322</w:t>
            </w:r>
          </w:p>
        </w:tc>
        <w:tc>
          <w:tcPr>
            <w:tcW w:w="765" w:type="dxa"/>
            <w:vAlign w:val="center"/>
          </w:tcPr>
          <w:p w14:paraId="3DE3F9BD" w14:textId="2C899D44" w:rsidR="00D553B1" w:rsidRDefault="00D553B1" w:rsidP="00832C2C">
            <w:pPr>
              <w:jc w:val="center"/>
              <w:rPr>
                <w:rFonts w:ascii="Calibri" w:hAnsi="Calibri" w:cs="Calibri"/>
                <w:color w:val="000000"/>
              </w:rPr>
            </w:pPr>
            <w:r>
              <w:rPr>
                <w:rFonts w:ascii="Calibri" w:hAnsi="Calibri" w:cs="Calibri"/>
                <w:color w:val="000000"/>
              </w:rPr>
              <w:t>0.341</w:t>
            </w:r>
          </w:p>
        </w:tc>
        <w:tc>
          <w:tcPr>
            <w:tcW w:w="1466" w:type="dxa"/>
            <w:vAlign w:val="center"/>
          </w:tcPr>
          <w:p w14:paraId="6DF0938F" w14:textId="3662F978"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4159D53A" w14:textId="0E093A2D" w:rsidR="00D553B1" w:rsidRDefault="00D553B1" w:rsidP="00832C2C">
            <w:pPr>
              <w:jc w:val="center"/>
              <w:rPr>
                <w:rFonts w:ascii="Calibri" w:hAnsi="Calibri" w:cs="Calibri"/>
                <w:color w:val="000000"/>
              </w:rPr>
            </w:pPr>
            <w:r>
              <w:rPr>
                <w:rFonts w:ascii="Calibri" w:hAnsi="Calibri" w:cs="Calibri"/>
                <w:color w:val="000000"/>
              </w:rPr>
              <w:t>67177</w:t>
            </w:r>
          </w:p>
        </w:tc>
        <w:tc>
          <w:tcPr>
            <w:tcW w:w="1069" w:type="dxa"/>
            <w:vAlign w:val="center"/>
          </w:tcPr>
          <w:p w14:paraId="2E55EAB6" w14:textId="13099210" w:rsidR="00D553B1" w:rsidRDefault="00D553B1" w:rsidP="00832C2C">
            <w:pPr>
              <w:jc w:val="center"/>
              <w:rPr>
                <w:rFonts w:ascii="Calibri" w:hAnsi="Calibri" w:cs="Calibri"/>
                <w:color w:val="000000"/>
              </w:rPr>
            </w:pPr>
            <w:r>
              <w:rPr>
                <w:rFonts w:ascii="Calibri" w:hAnsi="Calibri" w:cs="Calibri"/>
                <w:color w:val="000000"/>
              </w:rPr>
              <w:t>1711736</w:t>
            </w:r>
          </w:p>
        </w:tc>
      </w:tr>
    </w:tbl>
    <w:p w14:paraId="14ECF524" w14:textId="302F41A0" w:rsidR="00230149" w:rsidRPr="005A6019" w:rsidRDefault="00230149" w:rsidP="005A6019"/>
    <w:p w14:paraId="60362B45" w14:textId="5F5F0F5D" w:rsidR="00ED7919" w:rsidRPr="005A6019" w:rsidRDefault="00ED7919" w:rsidP="007963A0">
      <w:r>
        <w:t>You can see that there are quite a few bins being generated using MetaBAT2 and MaxBin2</w:t>
      </w:r>
      <w:r w:rsidR="0017260A">
        <w:t xml:space="preserve"> with variable number of contigs, N50 and total sizes. </w:t>
      </w:r>
      <w:r>
        <w:t xml:space="preserve">Each has its own completeness and contamination values from CheckM that is used to evaluate the bins. </w:t>
      </w:r>
      <w:r w:rsidRPr="00070ECE">
        <w:t xml:space="preserve">The </w:t>
      </w:r>
      <w:r>
        <w:t>percent completeness is the</w:t>
      </w:r>
      <w:r w:rsidR="007963A0">
        <w:t xml:space="preserve"> proportion of</w:t>
      </w:r>
      <w:r w:rsidRPr="00070ECE">
        <w:t xml:space="preserve"> universal single copy marker genes present in the</w:t>
      </w:r>
      <w:r w:rsidR="007963A0">
        <w:t xml:space="preserve"> bin and percent contamination is the proportion of contamination from other genomes in your bin.</w:t>
      </w:r>
      <w:r w:rsidR="00B54D37">
        <w:t xml:space="preserve"> You can see that the lineage is down to the genus level for some. That is the lowest taxonomy you can get out of using CheckM</w:t>
      </w:r>
      <w:r w:rsidR="0017260A">
        <w:t xml:space="preserve"> and will need to use GTDB-tk once you have MAGs. The quality of bins are important </w:t>
      </w:r>
      <w:r w:rsidR="004C50B3">
        <w:t>when moving forward and you can use metawrap to refine your bins into higher quality bins.</w:t>
      </w:r>
    </w:p>
    <w:p w14:paraId="4486A5D2" w14:textId="77777777" w:rsidR="00ED7919" w:rsidRPr="005A6019" w:rsidRDefault="00ED7919"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Refine bins using metaWRAP’s bin refinement module</w:t>
      </w:r>
    </w:p>
    <w:p w14:paraId="3FF3D154" w14:textId="77777777" w:rsidR="001928D3" w:rsidRDefault="001928D3" w:rsidP="005A6019">
      <w:pPr>
        <w:rPr>
          <w:b/>
          <w:bCs/>
        </w:rPr>
      </w:pPr>
    </w:p>
    <w:p w14:paraId="563EEDE0" w14:textId="7995C22D" w:rsidR="0078774F" w:rsidRPr="005A6019" w:rsidRDefault="0078774F" w:rsidP="005A6019">
      <w:r w:rsidRPr="007E056B">
        <w:rPr>
          <w:b/>
          <w:bCs/>
        </w:rPr>
        <w:t>metaWRAP</w:t>
      </w:r>
      <w:r w:rsidR="00902649" w:rsidRPr="007E056B">
        <w:rPr>
          <w:b/>
          <w:bCs/>
        </w:rPr>
        <w:t xml:space="preserve"> bin_refinement module</w:t>
      </w:r>
      <w:r w:rsidR="00902649" w:rsidRPr="005A6019">
        <w:t xml:space="preserve"> (</w:t>
      </w:r>
      <w:hyperlink r:id="rId26"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14D7F50" w:rsidR="007E056B" w:rsidRPr="00F27DB2" w:rsidRDefault="007E056B" w:rsidP="007E056B">
      <w:pPr>
        <w:rPr>
          <w:rFonts w:cstheme="minorHAnsi"/>
        </w:rPr>
      </w:pPr>
      <w:r w:rsidRPr="00F27DB2">
        <w:rPr>
          <w:rFonts w:cstheme="minorHAnsi"/>
        </w:rPr>
        <w:t>MetaWRAP uses CheckM</w: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 </w:instrTex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DATA </w:instrText>
      </w:r>
      <w:r w:rsidR="00943D00">
        <w:rPr>
          <w:rFonts w:cstheme="minorHAnsi"/>
        </w:rPr>
      </w:r>
      <w:r w:rsidR="00943D00">
        <w:rPr>
          <w:rFonts w:cstheme="minorHAnsi"/>
        </w:rPr>
        <w:fldChar w:fldCharType="end"/>
      </w:r>
      <w:r w:rsidR="00943D00">
        <w:rPr>
          <w:rFonts w:cstheme="minorHAnsi"/>
        </w:rPr>
      </w:r>
      <w:r w:rsidR="00943D00">
        <w:rPr>
          <w:rFonts w:cstheme="minorHAnsi"/>
        </w:rPr>
        <w:fldChar w:fldCharType="separate"/>
      </w:r>
      <w:r w:rsidR="00943D00">
        <w:rPr>
          <w:rFonts w:cstheme="minorHAnsi"/>
          <w:noProof/>
        </w:rPr>
        <w:t>[10]</w:t>
      </w:r>
      <w:r w:rsidR="00943D00">
        <w:rPr>
          <w:rFonts w:cstheme="minorHAnsi"/>
        </w:rPr>
        <w:fldChar w:fldCharType="end"/>
      </w:r>
      <w:r w:rsidR="00F27DB2" w:rsidRPr="00F27DB2">
        <w:rPr>
          <w:rFonts w:cstheme="minorHAnsi"/>
        </w:rPr>
        <w:t xml:space="preserve"> and </w:t>
      </w:r>
      <w:r w:rsidR="00F27DB2" w:rsidRPr="00F27DB2">
        <w:rPr>
          <w:rFonts w:cstheme="minorHAnsi"/>
          <w:color w:val="000000"/>
          <w:kern w:val="0"/>
          <w:lang w:val="en-US"/>
        </w:rPr>
        <w:t>Binning_refiner</w:t>
      </w:r>
      <w:r w:rsidR="00943D00">
        <w:rPr>
          <w:rFonts w:cstheme="minorHAnsi"/>
          <w:color w:val="000000"/>
          <w:kern w:val="0"/>
          <w:lang w:val="en-US"/>
        </w:rPr>
        <w:fldChar w:fldCharType="begin"/>
      </w:r>
      <w:r w:rsidR="00943D00">
        <w:rPr>
          <w:rFonts w:cstheme="minorHAnsi"/>
          <w:color w:val="000000"/>
          <w:kern w:val="0"/>
          <w:lang w:val="en-US"/>
        </w:rPr>
        <w:instrText xml:space="preserve"> ADDIN EN.CITE &lt;EndNote&gt;&lt;Cite&gt;&lt;Author&gt;Song&lt;/Author&gt;&lt;Year&gt;2017&lt;/Year&gt;&lt;RecNum&gt;273&lt;/RecNum&gt;&lt;DisplayText&gt;[11]&lt;/DisplayText&gt;&lt;record&gt;&lt;rec-number&gt;273&lt;/rec-number&gt;&lt;foreign-keys&gt;&lt;key app="EN" db-id="r2eaawrv8sd02pe22dnp9x09559txaspvxer" timestamp="1688570585"&gt;273&lt;/key&gt;&lt;/foreign-keys&gt;&lt;ref-type name="Journal Article"&gt;17&lt;/ref-type&gt;&lt;contributors&gt;&lt;authors&gt;&lt;author&gt;Song, W. Z.&lt;/author&gt;&lt;author&gt;Thomas, T.&lt;/author&gt;&lt;/authors&gt;&lt;/contributors&gt;&lt;auth-address&gt;School of Biotechnology and Biomolecular Sciences, University of New South Wales, NSW, Australia.&amp;#xD;Centre for Marine Bio-Innovation, University of New South Wales, NSW,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keywords&gt;&lt;keyword&gt;Algorithms&lt;/keyword&gt;&lt;keyword&gt;*Genome, Microbial&lt;/keyword&gt;&lt;keyword&gt;Metagenomics/*methods&lt;/keyword&gt;&lt;keyword&gt;Models, Statistical&lt;/keyword&gt;&lt;keyword&gt;Sequence Analysis, DNA/*methods&lt;/keyword&gt;&lt;keyword&gt;*Software&lt;/keyword&gt;&lt;/keywords&gt;&lt;dates&gt;&lt;year&gt;2017&lt;/year&gt;&lt;pub-dates&gt;&lt;date&gt;Jun 15&lt;/date&gt;&lt;/pub-dates&gt;&lt;/dates&gt;&lt;isbn&gt;1367-4803&lt;/isbn&gt;&lt;accession-num&gt;28186226&lt;/accession-num&gt;&lt;urls&gt;&lt;/urls&gt;&lt;electronic-resource-num&gt;10.1093/bioinformatics/btx086&lt;/electronic-resource-num&gt;&lt;remote-database-provider&gt;NLM&lt;/remote-database-provider&gt;&lt;language&gt;eng&lt;/language&gt;&lt;/record&gt;&lt;/Cite&gt;&lt;/EndNote&gt;</w:instrText>
      </w:r>
      <w:r w:rsidR="00943D00">
        <w:rPr>
          <w:rFonts w:cstheme="minorHAnsi"/>
          <w:color w:val="000000"/>
          <w:kern w:val="0"/>
          <w:lang w:val="en-US"/>
        </w:rPr>
        <w:fldChar w:fldCharType="separate"/>
      </w:r>
      <w:r w:rsidR="00943D00">
        <w:rPr>
          <w:rFonts w:cstheme="minorHAnsi"/>
          <w:noProof/>
          <w:color w:val="000000"/>
          <w:kern w:val="0"/>
          <w:lang w:val="en-US"/>
        </w:rPr>
        <w:t>[11]</w:t>
      </w:r>
      <w:r w:rsidR="00943D00">
        <w:rPr>
          <w:rFonts w:cstheme="minorHAnsi"/>
          <w:color w:val="000000"/>
          <w:kern w:val="0"/>
          <w:lang w:val="en-US"/>
        </w:rPr>
        <w:fldChar w:fldCharType="end"/>
      </w:r>
      <w:r w:rsidR="00943D00">
        <w:rPr>
          <w:rFonts w:cstheme="minorHAnsi"/>
          <w:color w:val="000000"/>
          <w:kern w:val="0"/>
          <w:lang w:val="en-US"/>
        </w:rPr>
        <w:t xml:space="preserve"> </w:t>
      </w:r>
      <w:r w:rsidRPr="00F27DB2">
        <w:rPr>
          <w:rFonts w:cstheme="minorHAnsi"/>
        </w:rPr>
        <w:t>to optimize the quality of bins. It takes up to 3 different</w:t>
      </w:r>
      <w:r w:rsidR="005F44F0" w:rsidRPr="00F27DB2">
        <w:rPr>
          <w:rFonts w:cstheme="minorHAnsi"/>
        </w:rPr>
        <w:t xml:space="preserve"> sets of </w:t>
      </w:r>
      <w:r w:rsidRPr="00F27DB2">
        <w:rPr>
          <w:rFonts w:cstheme="minorHAnsi"/>
        </w:rPr>
        <w:t>bin</w:t>
      </w:r>
      <w:r w:rsidR="005F44F0" w:rsidRPr="00F27DB2">
        <w:rPr>
          <w:rFonts w:cstheme="minorHAnsi"/>
        </w:rPr>
        <w:t>s</w:t>
      </w:r>
      <w:r w:rsidRPr="00F27DB2">
        <w:rPr>
          <w:rFonts w:cstheme="minorHAnsi"/>
        </w:rPr>
        <w:t xml:space="preserve"> at a time. Since you are using two binning algorithms, </w:t>
      </w:r>
      <w:r w:rsidR="005F44F0" w:rsidRPr="00F27DB2">
        <w:rPr>
          <w:rFonts w:cstheme="minorHAnsi"/>
        </w:rPr>
        <w:t>you will specify</w:t>
      </w:r>
      <w:r w:rsidRPr="00F27DB2">
        <w:rPr>
          <w:rFonts w:cstheme="minorHAnsi"/>
        </w:rPr>
        <w:t xml:space="preserve"> the -A and -B parameter options. If you use</w:t>
      </w:r>
      <w:r w:rsidR="005F44F0" w:rsidRPr="00F27DB2">
        <w:rPr>
          <w:rFonts w:cstheme="minorHAnsi"/>
        </w:rPr>
        <w:t>d a third, you would add the -C option</w:t>
      </w:r>
      <w:r w:rsidRPr="00F27DB2">
        <w:rPr>
          <w:rFonts w:cstheme="minorHAnsi"/>
        </w:rPr>
        <w:t>.</w:t>
      </w:r>
    </w:p>
    <w:p w14:paraId="68AB37EE" w14:textId="0B8D8AC4" w:rsidR="00DC5D77" w:rsidRDefault="00DC5D77" w:rsidP="007E056B"/>
    <w:p w14:paraId="55C567D2" w14:textId="66257956" w:rsidR="006A35F4" w:rsidRDefault="006A35F4" w:rsidP="006A35F4">
      <w:pPr>
        <w:rPr>
          <w:b/>
          <w:bCs/>
        </w:rPr>
      </w:pPr>
      <w:r w:rsidRPr="0024284F">
        <w:rPr>
          <w:b/>
          <w:bCs/>
        </w:rPr>
        <w:t>WARNING</w:t>
      </w:r>
      <w:r>
        <w:rPr>
          <w:b/>
          <w:bCs/>
        </w:rPr>
        <w:t>:</w:t>
      </w:r>
      <w:r w:rsidRPr="0024284F">
        <w:rPr>
          <w:b/>
          <w:bCs/>
        </w:rPr>
        <w:t xml:space="preserve"> DO NOT RUN </w:t>
      </w:r>
      <w:r w:rsidR="00C52B01">
        <w:rPr>
          <w:b/>
          <w:bCs/>
        </w:rPr>
        <w:t>M</w:t>
      </w:r>
      <w:r>
        <w:rPr>
          <w:b/>
          <w:bCs/>
        </w:rPr>
        <w:t>etaWRAP!</w:t>
      </w:r>
    </w:p>
    <w:p w14:paraId="20B31299" w14:textId="77777777" w:rsidR="00773AF1" w:rsidRDefault="00773AF1" w:rsidP="006A35F4">
      <w:pPr>
        <w:rPr>
          <w:b/>
          <w:bCs/>
        </w:rPr>
      </w:pPr>
    </w:p>
    <w:p w14:paraId="1452FBE0" w14:textId="0C3C59C1" w:rsidR="00773AF1" w:rsidRPr="00773AF1" w:rsidRDefault="00773AF1" w:rsidP="006A35F4">
      <w:r w:rsidRPr="00773AF1">
        <w:t>Since</w:t>
      </w:r>
      <w:r>
        <w:t xml:space="preserve"> </w:t>
      </w:r>
      <w:r w:rsidR="00FA30EC">
        <w:t>M</w:t>
      </w:r>
      <w:r>
        <w:t>eta</w:t>
      </w:r>
      <w:r w:rsidR="00FA30EC">
        <w:t>WRAP</w:t>
      </w:r>
      <w:r>
        <w:t xml:space="preserve"> uses </w:t>
      </w:r>
      <w:r w:rsidR="00FA30EC">
        <w:t>C</w:t>
      </w:r>
      <w:r>
        <w:t>heck</w:t>
      </w:r>
      <w:r w:rsidR="00FA30EC">
        <w:t>M</w:t>
      </w:r>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Default="00DC5D77" w:rsidP="007E056B"/>
    <w:p w14:paraId="300D842B" w14:textId="77777777" w:rsidR="0065305E" w:rsidRDefault="0065305E" w:rsidP="0065305E">
      <w:pPr>
        <w:rPr>
          <w:b/>
          <w:bCs/>
        </w:rPr>
      </w:pPr>
      <w:r w:rsidRPr="00CA687C">
        <w:rPr>
          <w:b/>
          <w:bCs/>
        </w:rPr>
        <w:t># Change the directory back to the module5 directory.</w:t>
      </w:r>
    </w:p>
    <w:p w14:paraId="11943652" w14:textId="77777777" w:rsidR="0065305E" w:rsidRPr="00CA687C" w:rsidRDefault="0065305E" w:rsidP="0065305E">
      <w:pPr>
        <w:rPr>
          <w:b/>
          <w:bCs/>
        </w:rPr>
      </w:pPr>
    </w:p>
    <w:p w14:paraId="7DF4B350" w14:textId="77777777" w:rsidR="0065305E" w:rsidRDefault="0065305E" w:rsidP="0065305E">
      <w:pPr>
        <w:rPr>
          <w:rFonts w:ascii="Lucida Console" w:hAnsi="Lucida Console" w:cs="Menlo"/>
          <w:color w:val="000000"/>
          <w:kern w:val="0"/>
          <w:sz w:val="22"/>
          <w:szCs w:val="22"/>
          <w:lang w:val="en-US"/>
        </w:rPr>
      </w:pPr>
      <w:r w:rsidRPr="0065305E">
        <w:rPr>
          <w:rFonts w:ascii="Lucida Console" w:hAnsi="Lucida Console" w:cs="Menlo"/>
          <w:color w:val="000000"/>
          <w:kern w:val="0"/>
          <w:sz w:val="22"/>
          <w:szCs w:val="22"/>
          <w:lang w:val="en-US"/>
        </w:rPr>
        <w:t>cd /home/ubuntu/CourseData/MIC_data/mags_workshop/module5</w:t>
      </w:r>
    </w:p>
    <w:p w14:paraId="53604A41" w14:textId="77777777" w:rsidR="0065305E" w:rsidRPr="005A6019" w:rsidRDefault="0065305E" w:rsidP="007E056B"/>
    <w:p w14:paraId="5606DED7" w14:textId="54349AD3" w:rsidR="00A16E45" w:rsidRPr="00ED3ADF" w:rsidRDefault="00DB4B90" w:rsidP="005A6019">
      <w:pPr>
        <w:rPr>
          <w:b/>
          <w:bCs/>
        </w:rPr>
      </w:pPr>
      <w:r w:rsidRPr="00ED3ADF">
        <w:rPr>
          <w:b/>
          <w:bCs/>
        </w:rPr>
        <w:t xml:space="preserve"># </w:t>
      </w:r>
      <w:r w:rsidR="00BE02DF" w:rsidRPr="00ED3ADF">
        <w:rPr>
          <w:b/>
          <w:bCs/>
        </w:rPr>
        <w:t xml:space="preserve">Start the conda environment for </w:t>
      </w:r>
      <w:r w:rsidR="0066516E">
        <w:rPr>
          <w:b/>
          <w:bCs/>
        </w:rPr>
        <w:t>M</w:t>
      </w:r>
      <w:r w:rsidR="00BE02DF" w:rsidRPr="00ED3ADF">
        <w:rPr>
          <w:b/>
          <w:bCs/>
        </w:rPr>
        <w:t>etaWRAP bin_refinement</w:t>
      </w:r>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r w:rsidRPr="00D948BF">
        <w:rPr>
          <w:rFonts w:ascii="Lucida Console" w:hAnsi="Lucida Console" w:cs="Menlo"/>
          <w:color w:val="000000"/>
          <w:kern w:val="0"/>
          <w:sz w:val="22"/>
          <w:szCs w:val="22"/>
          <w:lang w:val="en-US"/>
        </w:rPr>
        <w:t>conda activate metawrap_bin_refinement_env</w:t>
      </w:r>
    </w:p>
    <w:p w14:paraId="4EC2B7FC" w14:textId="77777777" w:rsidR="00BE02DF" w:rsidRDefault="00BE02DF" w:rsidP="005A6019"/>
    <w:p w14:paraId="25885FFA" w14:textId="588B593D" w:rsidR="003A080D" w:rsidRPr="00ED3ADF" w:rsidRDefault="005F44F0" w:rsidP="005A6019">
      <w:pPr>
        <w:rPr>
          <w:b/>
          <w:bCs/>
        </w:rPr>
      </w:pPr>
      <w:r w:rsidRPr="00ED3ADF">
        <w:rPr>
          <w:b/>
          <w:bCs/>
        </w:rPr>
        <w:lastRenderedPageBreak/>
        <w:t xml:space="preserve"># Run the </w:t>
      </w:r>
      <w:r w:rsidR="002F4C0B" w:rsidRPr="00ED3ADF">
        <w:rPr>
          <w:b/>
          <w:bCs/>
        </w:rPr>
        <w:t xml:space="preserve">metawrap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r w:rsidRPr="00F27C2D">
        <w:rPr>
          <w:rFonts w:ascii="Lucida Console" w:hAnsi="Lucida Console" w:cs="Menlo"/>
          <w:color w:val="000000"/>
          <w:kern w:val="0"/>
          <w:sz w:val="22"/>
          <w:szCs w:val="22"/>
          <w:lang w:val="en-US"/>
        </w:rPr>
        <w:t>metawrap bin_refinement -o bin_refinement/KGHS_1-0 -t 1 -A initial_binning/KGHS_1-0/metabat2 -B initial_binning/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1503C8B8" w14:textId="3FCB48AD" w:rsidR="00E951A7" w:rsidRDefault="00E951A7" w:rsidP="005A6019">
      <w:r>
        <w:t>The stat</w:t>
      </w:r>
      <w:r w:rsidR="00264970">
        <w:t>istics file outlining the results of the MetaWRAP bin refinem</w:t>
      </w:r>
      <w:r w:rsidR="00D90284">
        <w:t>e</w:t>
      </w:r>
      <w:r w:rsidR="00264970">
        <w:t>nt module.</w:t>
      </w:r>
    </w:p>
    <w:p w14:paraId="632D7589" w14:textId="77777777" w:rsidR="00DE18E2" w:rsidRDefault="00DE18E2" w:rsidP="005A6019"/>
    <w:p w14:paraId="17FA79EE" w14:textId="07EDE6D5" w:rsidR="00DE18E2" w:rsidRPr="00770858" w:rsidRDefault="00DE18E2" w:rsidP="005A6019">
      <w:pPr>
        <w:rPr>
          <w:rFonts w:ascii="Lucida Console" w:hAnsi="Lucida Console"/>
          <w:sz w:val="22"/>
          <w:szCs w:val="22"/>
        </w:rPr>
      </w:pPr>
      <w:r w:rsidRPr="00770858">
        <w:rPr>
          <w:rFonts w:ascii="Lucida Console" w:hAnsi="Lucida Console"/>
          <w:sz w:val="22"/>
          <w:szCs w:val="22"/>
          <w:highlight w:val="yellow"/>
        </w:rPr>
        <w:t xml:space="preserve">less </w:t>
      </w:r>
      <w:r w:rsidRPr="00770858">
        <w:rPr>
          <w:rFonts w:ascii="Lucida Console" w:hAnsi="Lucida Console" w:cs="Menlo"/>
          <w:color w:val="000000"/>
          <w:kern w:val="0"/>
          <w:sz w:val="22"/>
          <w:szCs w:val="22"/>
          <w:highlight w:val="yellow"/>
          <w:lang w:val="en-US"/>
        </w:rPr>
        <w:t>output/bin_refinement/KGHS_1-0/metawrap_50_10_bins.stats</w:t>
      </w:r>
    </w:p>
    <w:p w14:paraId="537F2F6D" w14:textId="77777777" w:rsidR="00E951A7" w:rsidRDefault="00E951A7" w:rsidP="005A6019"/>
    <w:p w14:paraId="3AED5E8D" w14:textId="08004C44" w:rsidR="00EF12A2" w:rsidRDefault="009B7A2A" w:rsidP="005A6019">
      <w:r>
        <w:t>Table data o</w:t>
      </w:r>
      <w:r w:rsidR="00EF12A2">
        <w:t xml:space="preserve">btained from </w:t>
      </w:r>
      <w:r w:rsidR="00264970">
        <w:t>the</w:t>
      </w:r>
      <w:r w:rsidR="00264970" w:rsidRPr="00264970">
        <w:t xml:space="preserve"> </w:t>
      </w:r>
      <w:r w:rsidR="00264970">
        <w:t>MetaWRAP bin refinem</w:t>
      </w:r>
      <w:r w:rsidR="00EF2B5C">
        <w:t>e</w:t>
      </w:r>
      <w:r w:rsidR="00264970">
        <w:t>nt module</w:t>
      </w:r>
      <w:r w:rsidR="00264970">
        <w:t xml:space="preserve"> statistics output file</w:t>
      </w:r>
      <w:r>
        <w:t xml:space="preserve"> and </w:t>
      </w:r>
      <w:r>
        <w:t>QUAST transposed_report.tsv output file</w:t>
      </w:r>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45B428C7" w14:textId="4D663851" w:rsidR="00016EB3" w:rsidRPr="00A40B4B" w:rsidRDefault="00BE02DF" w:rsidP="005A6019">
      <w:r w:rsidRPr="00A40B4B">
        <w:rPr>
          <w:b/>
          <w:bCs/>
        </w:rPr>
        <w:t xml:space="preserve">Table </w:t>
      </w:r>
      <w:r w:rsidR="00767114">
        <w:rPr>
          <w:b/>
          <w:bCs/>
        </w:rPr>
        <w:t>4</w:t>
      </w:r>
      <w:r w:rsidRPr="00A40B4B">
        <w:t xml:space="preserve">: </w:t>
      </w:r>
      <w:r w:rsidR="00A40B4B">
        <w:t xml:space="preserve">Number </w:t>
      </w:r>
      <w:r w:rsidR="00D05C9F">
        <w:t xml:space="preserve">and quality </w:t>
      </w:r>
      <w:r w:rsidR="00A40B4B">
        <w:t xml:space="preserve">of bins refined using </w:t>
      </w:r>
      <w:r w:rsidR="007E043D">
        <w:t>M</w:t>
      </w:r>
      <w:r w:rsidR="00A40B4B">
        <w:t>etaWRAP.</w:t>
      </w:r>
    </w:p>
    <w:tbl>
      <w:tblPr>
        <w:tblStyle w:val="TableGrid"/>
        <w:tblW w:w="10591" w:type="dxa"/>
        <w:tblLook w:val="04A0" w:firstRow="1" w:lastRow="0" w:firstColumn="1" w:lastColumn="0" w:noHBand="0" w:noVBand="1"/>
      </w:tblPr>
      <w:tblGrid>
        <w:gridCol w:w="1813"/>
        <w:gridCol w:w="1339"/>
        <w:gridCol w:w="1034"/>
        <w:gridCol w:w="1272"/>
        <w:gridCol w:w="1361"/>
        <w:gridCol w:w="1067"/>
        <w:gridCol w:w="1069"/>
        <w:gridCol w:w="811"/>
        <w:gridCol w:w="825"/>
      </w:tblGrid>
      <w:tr w:rsidR="006D433C" w:rsidRPr="00A40B4B" w14:paraId="4D76B8D4" w14:textId="77777777" w:rsidTr="0071330A">
        <w:tc>
          <w:tcPr>
            <w:tcW w:w="1813" w:type="dxa"/>
            <w:vAlign w:val="center"/>
          </w:tcPr>
          <w:p w14:paraId="0ECD4B23" w14:textId="51E600FD" w:rsidR="00E951A7" w:rsidRPr="00123B96" w:rsidRDefault="00E951A7" w:rsidP="00767114">
            <w:pPr>
              <w:jc w:val="center"/>
              <w:rPr>
                <w:b/>
                <w:bCs/>
              </w:rPr>
            </w:pPr>
            <w:r w:rsidRPr="00123B96">
              <w:rPr>
                <w:b/>
                <w:bCs/>
              </w:rPr>
              <w:t>Bin ID</w:t>
            </w:r>
          </w:p>
        </w:tc>
        <w:tc>
          <w:tcPr>
            <w:tcW w:w="1339" w:type="dxa"/>
            <w:vAlign w:val="center"/>
          </w:tcPr>
          <w:p w14:paraId="74C848DD" w14:textId="25FE837C" w:rsidR="00E951A7" w:rsidRPr="00123B96" w:rsidRDefault="00646C69" w:rsidP="00767114">
            <w:pPr>
              <w:jc w:val="center"/>
              <w:rPr>
                <w:b/>
                <w:bCs/>
              </w:rPr>
            </w:pPr>
            <w:r>
              <w:rPr>
                <w:b/>
                <w:bCs/>
              </w:rPr>
              <w:t>Bin Refining</w:t>
            </w:r>
            <w:r w:rsidR="00E951A7" w:rsidRPr="00123B96">
              <w:rPr>
                <w:b/>
                <w:bCs/>
              </w:rPr>
              <w:t xml:space="preserve"> Program</w:t>
            </w:r>
          </w:p>
        </w:tc>
        <w:tc>
          <w:tcPr>
            <w:tcW w:w="1034" w:type="dxa"/>
            <w:vAlign w:val="center"/>
          </w:tcPr>
          <w:p w14:paraId="42A04D9B" w14:textId="12E2278B" w:rsidR="00E951A7" w:rsidRPr="00123B96" w:rsidRDefault="00E951A7" w:rsidP="00767114">
            <w:pPr>
              <w:jc w:val="center"/>
              <w:rPr>
                <w:b/>
                <w:bCs/>
              </w:rPr>
            </w:pPr>
            <w:r w:rsidRPr="00123B96">
              <w:rPr>
                <w:b/>
                <w:bCs/>
              </w:rPr>
              <w:t xml:space="preserve">Number of </w:t>
            </w:r>
            <w:r w:rsidR="00646C69">
              <w:rPr>
                <w:b/>
                <w:bCs/>
              </w:rPr>
              <w:t>C</w:t>
            </w:r>
            <w:r w:rsidRPr="00123B96">
              <w:rPr>
                <w:b/>
                <w:bCs/>
              </w:rPr>
              <w:t>ontigs</w:t>
            </w:r>
          </w:p>
        </w:tc>
        <w:tc>
          <w:tcPr>
            <w:tcW w:w="1272" w:type="dxa"/>
            <w:vAlign w:val="center"/>
          </w:tcPr>
          <w:p w14:paraId="1ACE0EF3" w14:textId="568EAC0E" w:rsidR="00E951A7" w:rsidRPr="00123B96" w:rsidRDefault="00E951A7" w:rsidP="00767114">
            <w:pPr>
              <w:jc w:val="center"/>
              <w:rPr>
                <w:b/>
                <w:bCs/>
              </w:rPr>
            </w:pPr>
            <w:r w:rsidRPr="00123B96">
              <w:rPr>
                <w:rFonts w:ascii="Calibri" w:hAnsi="Calibri" w:cs="Calibri"/>
                <w:b/>
                <w:bCs/>
                <w:color w:val="000000"/>
              </w:rPr>
              <w:t xml:space="preserve">Largest </w:t>
            </w:r>
            <w:r w:rsidR="00646C69">
              <w:rPr>
                <w:rFonts w:ascii="Calibri" w:hAnsi="Calibri" w:cs="Calibri"/>
                <w:b/>
                <w:bCs/>
                <w:color w:val="000000"/>
              </w:rPr>
              <w:t>C</w:t>
            </w:r>
            <w:r w:rsidRPr="00123B96">
              <w:rPr>
                <w:rFonts w:ascii="Calibri" w:hAnsi="Calibri" w:cs="Calibri"/>
                <w:b/>
                <w:bCs/>
                <w:color w:val="000000"/>
              </w:rPr>
              <w:t>ontig</w:t>
            </w:r>
          </w:p>
        </w:tc>
        <w:tc>
          <w:tcPr>
            <w:tcW w:w="1361" w:type="dxa"/>
            <w:vAlign w:val="center"/>
          </w:tcPr>
          <w:p w14:paraId="1B674EC7" w14:textId="11ED9551" w:rsidR="00E951A7" w:rsidRPr="00123B96" w:rsidRDefault="00E951A7" w:rsidP="00767114">
            <w:pPr>
              <w:jc w:val="center"/>
              <w:rPr>
                <w:rFonts w:ascii="Calibri" w:hAnsi="Calibri" w:cs="Calibri"/>
                <w:b/>
                <w:bCs/>
                <w:color w:val="000000"/>
              </w:rPr>
            </w:pPr>
            <w:r>
              <w:rPr>
                <w:rFonts w:ascii="Calibri" w:hAnsi="Calibri" w:cs="Calibri"/>
                <w:b/>
                <w:bCs/>
                <w:color w:val="000000"/>
              </w:rPr>
              <w:t>Complete</w:t>
            </w:r>
            <w:r w:rsidR="009422B4">
              <w:rPr>
                <w:rFonts w:ascii="Calibri" w:hAnsi="Calibri" w:cs="Calibri"/>
                <w:b/>
                <w:bCs/>
                <w:color w:val="000000"/>
              </w:rPr>
              <w:t>-</w:t>
            </w:r>
            <w:r>
              <w:rPr>
                <w:rFonts w:ascii="Calibri" w:hAnsi="Calibri" w:cs="Calibri"/>
                <w:b/>
                <w:bCs/>
                <w:color w:val="000000"/>
              </w:rPr>
              <w:t>ness</w:t>
            </w:r>
          </w:p>
        </w:tc>
        <w:tc>
          <w:tcPr>
            <w:tcW w:w="1067" w:type="dxa"/>
            <w:vAlign w:val="center"/>
          </w:tcPr>
          <w:p w14:paraId="2B062704" w14:textId="614BF921" w:rsidR="00E951A7" w:rsidRPr="00123B96" w:rsidRDefault="00E951A7" w:rsidP="009422B4">
            <w:pPr>
              <w:jc w:val="center"/>
              <w:rPr>
                <w:rFonts w:ascii="Calibri" w:hAnsi="Calibri" w:cs="Calibri"/>
                <w:b/>
                <w:bCs/>
                <w:color w:val="000000"/>
              </w:rPr>
            </w:pPr>
            <w:r>
              <w:rPr>
                <w:rFonts w:ascii="Calibri" w:hAnsi="Calibri" w:cs="Calibri"/>
                <w:b/>
                <w:bCs/>
                <w:color w:val="000000"/>
              </w:rPr>
              <w:t>Contam</w:t>
            </w:r>
            <w:r w:rsidR="009422B4">
              <w:rPr>
                <w:rFonts w:ascii="Calibri" w:hAnsi="Calibri" w:cs="Calibri"/>
                <w:b/>
                <w:bCs/>
                <w:color w:val="000000"/>
              </w:rPr>
              <w:t>-</w:t>
            </w:r>
            <w:r>
              <w:rPr>
                <w:rFonts w:ascii="Calibri" w:hAnsi="Calibri" w:cs="Calibri"/>
                <w:b/>
                <w:bCs/>
                <w:color w:val="000000"/>
              </w:rPr>
              <w:t>ination</w:t>
            </w:r>
          </w:p>
        </w:tc>
        <w:tc>
          <w:tcPr>
            <w:tcW w:w="1069" w:type="dxa"/>
            <w:vAlign w:val="center"/>
          </w:tcPr>
          <w:p w14:paraId="6E20395F" w14:textId="488AF4C0" w:rsidR="00E951A7" w:rsidRPr="00123B96" w:rsidRDefault="00E951A7" w:rsidP="00767114">
            <w:pPr>
              <w:jc w:val="center"/>
              <w:rPr>
                <w:b/>
                <w:bCs/>
              </w:rPr>
            </w:pPr>
            <w:r w:rsidRPr="00123B96">
              <w:rPr>
                <w:rFonts w:ascii="Calibri" w:hAnsi="Calibri" w:cs="Calibri"/>
                <w:b/>
                <w:bCs/>
                <w:color w:val="000000"/>
              </w:rPr>
              <w:t xml:space="preserve">Total </w:t>
            </w:r>
            <w:r w:rsidR="00646C69">
              <w:rPr>
                <w:rFonts w:ascii="Calibri" w:hAnsi="Calibri" w:cs="Calibri"/>
                <w:b/>
                <w:bCs/>
                <w:color w:val="000000"/>
              </w:rPr>
              <w:t>L</w:t>
            </w:r>
            <w:r w:rsidRPr="00123B96">
              <w:rPr>
                <w:rFonts w:ascii="Calibri" w:hAnsi="Calibri" w:cs="Calibri"/>
                <w:b/>
                <w:bCs/>
                <w:color w:val="000000"/>
              </w:rPr>
              <w:t>ength</w:t>
            </w:r>
          </w:p>
        </w:tc>
        <w:tc>
          <w:tcPr>
            <w:tcW w:w="811" w:type="dxa"/>
            <w:vAlign w:val="center"/>
          </w:tcPr>
          <w:p w14:paraId="6545DB15" w14:textId="388ABA66" w:rsidR="00E951A7" w:rsidRPr="00123B96" w:rsidRDefault="00E951A7" w:rsidP="00767114">
            <w:pPr>
              <w:jc w:val="center"/>
              <w:rPr>
                <w:b/>
                <w:bCs/>
              </w:rPr>
            </w:pPr>
            <w:r w:rsidRPr="00123B96">
              <w:rPr>
                <w:rFonts w:ascii="Calibri" w:hAnsi="Calibri" w:cs="Calibri"/>
                <w:b/>
                <w:bCs/>
                <w:color w:val="000000"/>
              </w:rPr>
              <w:t>GC (%)</w:t>
            </w:r>
          </w:p>
        </w:tc>
        <w:tc>
          <w:tcPr>
            <w:tcW w:w="825" w:type="dxa"/>
            <w:vAlign w:val="center"/>
          </w:tcPr>
          <w:p w14:paraId="43F2B249" w14:textId="3D1DB857" w:rsidR="00E951A7" w:rsidRPr="00123B96" w:rsidRDefault="00E951A7" w:rsidP="00767114">
            <w:pPr>
              <w:jc w:val="center"/>
              <w:rPr>
                <w:b/>
                <w:bCs/>
              </w:rPr>
            </w:pPr>
            <w:r w:rsidRPr="00123B96">
              <w:rPr>
                <w:rFonts w:ascii="Calibri" w:hAnsi="Calibri" w:cs="Calibri"/>
                <w:b/>
                <w:bCs/>
                <w:color w:val="000000"/>
              </w:rPr>
              <w:t>N50</w:t>
            </w:r>
          </w:p>
        </w:tc>
      </w:tr>
      <w:tr w:rsidR="0071330A" w:rsidRPr="00A40B4B" w14:paraId="771CDCCB" w14:textId="77777777" w:rsidTr="0071330A">
        <w:tc>
          <w:tcPr>
            <w:tcW w:w="1813" w:type="dxa"/>
            <w:vAlign w:val="center"/>
          </w:tcPr>
          <w:p w14:paraId="79318190" w14:textId="6B4F847E" w:rsidR="0071330A" w:rsidRPr="00A40B4B" w:rsidRDefault="0071330A" w:rsidP="0071330A">
            <w:pPr>
              <w:jc w:val="center"/>
            </w:pPr>
            <w:r w:rsidRPr="00A40B4B">
              <w:t>KGHS_1-0_bin.1</w:t>
            </w:r>
          </w:p>
        </w:tc>
        <w:tc>
          <w:tcPr>
            <w:tcW w:w="1339" w:type="dxa"/>
            <w:vAlign w:val="center"/>
          </w:tcPr>
          <w:p w14:paraId="7B446034" w14:textId="28562176" w:rsidR="0071330A" w:rsidRPr="00A40B4B" w:rsidRDefault="0071330A" w:rsidP="0071330A">
            <w:pPr>
              <w:jc w:val="center"/>
            </w:pPr>
            <w:r>
              <w:t>M</w:t>
            </w:r>
            <w:r w:rsidRPr="00A40B4B">
              <w:t>etaWRAP</w:t>
            </w:r>
          </w:p>
        </w:tc>
        <w:tc>
          <w:tcPr>
            <w:tcW w:w="1034" w:type="dxa"/>
            <w:vAlign w:val="center"/>
          </w:tcPr>
          <w:p w14:paraId="092BA481" w14:textId="2118ACAE" w:rsidR="0071330A" w:rsidRPr="00A40B4B" w:rsidRDefault="0071330A" w:rsidP="0071330A">
            <w:pPr>
              <w:jc w:val="center"/>
              <w:rPr>
                <w:rFonts w:ascii="Calibri" w:hAnsi="Calibri" w:cs="Calibri"/>
                <w:color w:val="000000"/>
              </w:rPr>
            </w:pPr>
            <w:r w:rsidRPr="00A40B4B">
              <w:rPr>
                <w:rFonts w:ascii="Calibri" w:hAnsi="Calibri" w:cs="Calibri"/>
                <w:color w:val="000000"/>
              </w:rPr>
              <w:t>75</w:t>
            </w:r>
          </w:p>
        </w:tc>
        <w:tc>
          <w:tcPr>
            <w:tcW w:w="1272" w:type="dxa"/>
            <w:vAlign w:val="center"/>
          </w:tcPr>
          <w:p w14:paraId="6A5294D8" w14:textId="3835C0EA" w:rsidR="0071330A" w:rsidRPr="00A40B4B" w:rsidRDefault="0071330A" w:rsidP="0071330A">
            <w:pPr>
              <w:jc w:val="center"/>
            </w:pPr>
            <w:r w:rsidRPr="00A40B4B">
              <w:rPr>
                <w:rFonts w:ascii="Calibri" w:hAnsi="Calibri" w:cs="Calibri"/>
                <w:color w:val="000000"/>
              </w:rPr>
              <w:t>133687</w:t>
            </w:r>
          </w:p>
        </w:tc>
        <w:tc>
          <w:tcPr>
            <w:tcW w:w="1361" w:type="dxa"/>
            <w:vAlign w:val="center"/>
          </w:tcPr>
          <w:p w14:paraId="4817B7AE" w14:textId="29D7A555" w:rsidR="0071330A" w:rsidRPr="00A40B4B" w:rsidRDefault="0071330A" w:rsidP="0071330A">
            <w:pPr>
              <w:jc w:val="center"/>
              <w:rPr>
                <w:rFonts w:ascii="Calibri" w:hAnsi="Calibri" w:cs="Calibri"/>
                <w:color w:val="000000"/>
              </w:rPr>
            </w:pPr>
            <w:r>
              <w:rPr>
                <w:rFonts w:ascii="Calibri" w:hAnsi="Calibri" w:cs="Calibri"/>
                <w:color w:val="000000"/>
              </w:rPr>
              <w:t>98.83</w:t>
            </w:r>
          </w:p>
        </w:tc>
        <w:tc>
          <w:tcPr>
            <w:tcW w:w="1067" w:type="dxa"/>
            <w:vAlign w:val="center"/>
          </w:tcPr>
          <w:p w14:paraId="58B5400A" w14:textId="50EE6E2B" w:rsidR="0071330A" w:rsidRPr="00A40B4B" w:rsidRDefault="0071330A" w:rsidP="0071330A">
            <w:pPr>
              <w:jc w:val="center"/>
              <w:rPr>
                <w:rFonts w:ascii="Calibri" w:hAnsi="Calibri" w:cs="Calibri"/>
                <w:color w:val="000000"/>
              </w:rPr>
            </w:pPr>
            <w:r>
              <w:rPr>
                <w:rFonts w:ascii="Calibri" w:hAnsi="Calibri" w:cs="Calibri"/>
                <w:color w:val="000000"/>
              </w:rPr>
              <w:t>0.341</w:t>
            </w:r>
          </w:p>
        </w:tc>
        <w:tc>
          <w:tcPr>
            <w:tcW w:w="1069" w:type="dxa"/>
            <w:vAlign w:val="center"/>
          </w:tcPr>
          <w:p w14:paraId="7D251435" w14:textId="261397DA" w:rsidR="0071330A" w:rsidRPr="00A40B4B" w:rsidRDefault="0071330A" w:rsidP="0071330A">
            <w:pPr>
              <w:jc w:val="center"/>
            </w:pPr>
            <w:r w:rsidRPr="00A40B4B">
              <w:rPr>
                <w:rFonts w:ascii="Calibri" w:hAnsi="Calibri" w:cs="Calibri"/>
                <w:color w:val="000000"/>
              </w:rPr>
              <w:t>1711736</w:t>
            </w:r>
          </w:p>
        </w:tc>
        <w:tc>
          <w:tcPr>
            <w:tcW w:w="811" w:type="dxa"/>
            <w:vAlign w:val="center"/>
          </w:tcPr>
          <w:p w14:paraId="12852B1F" w14:textId="298A1567" w:rsidR="0071330A" w:rsidRPr="00A40B4B" w:rsidRDefault="0071330A" w:rsidP="0071330A">
            <w:pPr>
              <w:jc w:val="center"/>
            </w:pPr>
            <w:r w:rsidRPr="00A40B4B">
              <w:rPr>
                <w:rFonts w:ascii="Calibri" w:hAnsi="Calibri" w:cs="Calibri"/>
                <w:color w:val="000000"/>
              </w:rPr>
              <w:t>34.19</w:t>
            </w:r>
          </w:p>
        </w:tc>
        <w:tc>
          <w:tcPr>
            <w:tcW w:w="825" w:type="dxa"/>
            <w:vAlign w:val="center"/>
          </w:tcPr>
          <w:p w14:paraId="19D3ED1A" w14:textId="3163D3A2" w:rsidR="0071330A" w:rsidRPr="00A40B4B" w:rsidRDefault="0071330A" w:rsidP="0071330A">
            <w:pPr>
              <w:jc w:val="center"/>
            </w:pPr>
            <w:r w:rsidRPr="00A40B4B">
              <w:rPr>
                <w:rFonts w:ascii="Calibri" w:hAnsi="Calibri" w:cs="Calibri"/>
                <w:color w:val="000000"/>
              </w:rPr>
              <w:t>67177</w:t>
            </w:r>
          </w:p>
        </w:tc>
      </w:tr>
      <w:tr w:rsidR="0071330A" w:rsidRPr="00A40B4B" w14:paraId="4651A098" w14:textId="77777777" w:rsidTr="0071330A">
        <w:tc>
          <w:tcPr>
            <w:tcW w:w="1813" w:type="dxa"/>
            <w:vAlign w:val="center"/>
          </w:tcPr>
          <w:p w14:paraId="153B3A3B" w14:textId="1F7FA7A7" w:rsidR="0071330A" w:rsidRPr="00A40B4B" w:rsidRDefault="0071330A" w:rsidP="0071330A">
            <w:pPr>
              <w:jc w:val="center"/>
            </w:pPr>
            <w:r w:rsidRPr="00A40B4B">
              <w:t>KGHS_1-0_bin.3</w:t>
            </w:r>
          </w:p>
        </w:tc>
        <w:tc>
          <w:tcPr>
            <w:tcW w:w="1339" w:type="dxa"/>
            <w:vAlign w:val="center"/>
          </w:tcPr>
          <w:p w14:paraId="1C359CFD" w14:textId="5BFF5E5C" w:rsidR="0071330A" w:rsidRPr="00A40B4B" w:rsidRDefault="0071330A" w:rsidP="0071330A">
            <w:pPr>
              <w:jc w:val="center"/>
            </w:pPr>
            <w:r>
              <w:t>M</w:t>
            </w:r>
            <w:r w:rsidRPr="00A40B4B">
              <w:t>etaWRAP</w:t>
            </w:r>
          </w:p>
        </w:tc>
        <w:tc>
          <w:tcPr>
            <w:tcW w:w="1034" w:type="dxa"/>
            <w:vAlign w:val="center"/>
          </w:tcPr>
          <w:p w14:paraId="4FD44830" w14:textId="1BD782E5" w:rsidR="0071330A" w:rsidRPr="00A40B4B" w:rsidRDefault="0071330A" w:rsidP="0071330A">
            <w:pPr>
              <w:jc w:val="center"/>
            </w:pPr>
            <w:r w:rsidRPr="00A40B4B">
              <w:rPr>
                <w:rFonts w:ascii="Calibri" w:hAnsi="Calibri" w:cs="Calibri"/>
                <w:color w:val="000000"/>
              </w:rPr>
              <w:t>136</w:t>
            </w:r>
          </w:p>
        </w:tc>
        <w:tc>
          <w:tcPr>
            <w:tcW w:w="1272" w:type="dxa"/>
            <w:vAlign w:val="center"/>
          </w:tcPr>
          <w:p w14:paraId="1DE22EB5" w14:textId="35C545DC" w:rsidR="0071330A" w:rsidRPr="00A40B4B" w:rsidRDefault="0071330A" w:rsidP="0071330A">
            <w:pPr>
              <w:jc w:val="center"/>
            </w:pPr>
            <w:r w:rsidRPr="00A40B4B">
              <w:rPr>
                <w:rFonts w:ascii="Calibri" w:hAnsi="Calibri" w:cs="Calibri"/>
                <w:color w:val="000000"/>
              </w:rPr>
              <w:t>59107</w:t>
            </w:r>
          </w:p>
        </w:tc>
        <w:tc>
          <w:tcPr>
            <w:tcW w:w="1361" w:type="dxa"/>
            <w:vAlign w:val="center"/>
          </w:tcPr>
          <w:p w14:paraId="66EC3771" w14:textId="7F9E3E6E" w:rsidR="0071330A" w:rsidRPr="00A40B4B" w:rsidRDefault="0071330A" w:rsidP="0071330A">
            <w:pPr>
              <w:jc w:val="center"/>
              <w:rPr>
                <w:rFonts w:ascii="Calibri" w:hAnsi="Calibri" w:cs="Calibri"/>
                <w:color w:val="000000"/>
              </w:rPr>
            </w:pPr>
            <w:r>
              <w:rPr>
                <w:rFonts w:ascii="Calibri" w:hAnsi="Calibri" w:cs="Calibri"/>
                <w:color w:val="000000"/>
              </w:rPr>
              <w:t>76.06</w:t>
            </w:r>
          </w:p>
        </w:tc>
        <w:tc>
          <w:tcPr>
            <w:tcW w:w="1067" w:type="dxa"/>
            <w:vAlign w:val="center"/>
          </w:tcPr>
          <w:p w14:paraId="4867F9A0" w14:textId="753BB4EE" w:rsidR="0071330A" w:rsidRPr="00A40B4B" w:rsidRDefault="0071330A" w:rsidP="0071330A">
            <w:pPr>
              <w:jc w:val="center"/>
              <w:rPr>
                <w:rFonts w:ascii="Calibri" w:hAnsi="Calibri" w:cs="Calibri"/>
                <w:color w:val="000000"/>
              </w:rPr>
            </w:pPr>
            <w:r>
              <w:rPr>
                <w:rFonts w:ascii="Calibri" w:hAnsi="Calibri" w:cs="Calibri"/>
                <w:color w:val="000000"/>
              </w:rPr>
              <w:t>0.373</w:t>
            </w:r>
          </w:p>
        </w:tc>
        <w:tc>
          <w:tcPr>
            <w:tcW w:w="1069" w:type="dxa"/>
            <w:vAlign w:val="center"/>
          </w:tcPr>
          <w:p w14:paraId="0926A45B" w14:textId="3C66A22A" w:rsidR="0071330A" w:rsidRPr="00A40B4B" w:rsidRDefault="0071330A" w:rsidP="0071330A">
            <w:pPr>
              <w:jc w:val="center"/>
            </w:pPr>
            <w:r w:rsidRPr="00A40B4B">
              <w:rPr>
                <w:rFonts w:ascii="Calibri" w:hAnsi="Calibri" w:cs="Calibri"/>
                <w:color w:val="000000"/>
              </w:rPr>
              <w:t>1593681</w:t>
            </w:r>
          </w:p>
        </w:tc>
        <w:tc>
          <w:tcPr>
            <w:tcW w:w="811" w:type="dxa"/>
            <w:vAlign w:val="center"/>
          </w:tcPr>
          <w:p w14:paraId="2A7BFF4B" w14:textId="1FF3B5A4" w:rsidR="0071330A" w:rsidRPr="00A40B4B" w:rsidRDefault="0071330A" w:rsidP="0071330A">
            <w:pPr>
              <w:jc w:val="center"/>
            </w:pPr>
            <w:r w:rsidRPr="00A40B4B">
              <w:rPr>
                <w:rFonts w:ascii="Calibri" w:hAnsi="Calibri" w:cs="Calibri"/>
                <w:color w:val="000000"/>
              </w:rPr>
              <w:t>37.33</w:t>
            </w:r>
          </w:p>
        </w:tc>
        <w:tc>
          <w:tcPr>
            <w:tcW w:w="825" w:type="dxa"/>
            <w:vAlign w:val="center"/>
          </w:tcPr>
          <w:p w14:paraId="71FD979E" w14:textId="638C207B" w:rsidR="0071330A" w:rsidRPr="00A40B4B" w:rsidRDefault="0071330A" w:rsidP="0071330A">
            <w:pPr>
              <w:jc w:val="center"/>
            </w:pPr>
            <w:r w:rsidRPr="00A40B4B">
              <w:rPr>
                <w:rFonts w:ascii="Calibri" w:hAnsi="Calibri" w:cs="Calibri"/>
                <w:color w:val="000000"/>
              </w:rPr>
              <w:t>17642</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Evaluate bin quality using CheckM</w:t>
      </w:r>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r w:rsidRPr="005A1522">
        <w:rPr>
          <w:i/>
          <w:iCs/>
        </w:rPr>
        <w:t>CheckM requires a larger amount of RAM because of pplacer. We ran</w:t>
      </w:r>
      <w:r w:rsidR="00376BE0" w:rsidRPr="005A1522">
        <w:rPr>
          <w:i/>
          <w:iCs/>
        </w:rPr>
        <w:t xml:space="preserve"> the checkm</w:t>
      </w:r>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r w:rsidRPr="005F44F0">
        <w:rPr>
          <w:b/>
          <w:bCs/>
        </w:rPr>
        <w:t>CheckM</w:t>
      </w:r>
      <w:r w:rsidRPr="005A6019">
        <w:t xml:space="preserve"> (</w:t>
      </w:r>
      <w:hyperlink r:id="rId27"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28"/>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Refined bin FASTA files are provided as input for CheckM, which produces a variety of output files, including different .tsv files that contain various data summaries. Note that some .tsv files may not be produced unless specified using the appropriate parameter.</w:t>
      </w:r>
    </w:p>
    <w:p w14:paraId="2866AE41" w14:textId="77777777" w:rsidR="00DC5D77" w:rsidRPr="005A6019" w:rsidRDefault="00DC5D77" w:rsidP="005A6019"/>
    <w:p w14:paraId="7C30FA5B" w14:textId="77777777" w:rsidR="006850EB" w:rsidRDefault="000C28C2" w:rsidP="006850EB">
      <w:pPr>
        <w:rPr>
          <w:b/>
          <w:bCs/>
        </w:rPr>
      </w:pPr>
      <w:r w:rsidRPr="00DC5D77">
        <w:rPr>
          <w:b/>
          <w:bCs/>
        </w:rPr>
        <w:t>WARNING</w:t>
      </w:r>
      <w:r w:rsidR="00D86EDF">
        <w:rPr>
          <w:b/>
          <w:bCs/>
        </w:rPr>
        <w:t>:</w:t>
      </w:r>
      <w:r w:rsidR="00B56724">
        <w:rPr>
          <w:b/>
          <w:bCs/>
        </w:rPr>
        <w:t xml:space="preserve"> Do not run CheckM</w:t>
      </w:r>
      <w:r w:rsidR="006850EB">
        <w:rPr>
          <w:b/>
          <w:bCs/>
        </w:rPr>
        <w:t xml:space="preserve">! </w:t>
      </w:r>
    </w:p>
    <w:p w14:paraId="3CE7EA20" w14:textId="7E01722F" w:rsidR="00B56724" w:rsidRDefault="006850EB" w:rsidP="006850EB">
      <w:pPr>
        <w:ind w:left="720"/>
        <w:rPr>
          <w:b/>
          <w:bCs/>
        </w:rPr>
      </w:pPr>
      <w:r>
        <w:rPr>
          <w:i/>
          <w:iCs/>
        </w:rPr>
        <w:lastRenderedPageBreak/>
        <w:t>This was run prior to the tutorial, taking 13 min per MAG using 14 threads and 30GB RAM. It will run into memory issues using the AWS instance since it requires more than 16GB of memory.</w:t>
      </w:r>
    </w:p>
    <w:p w14:paraId="2B6619DE" w14:textId="77777777" w:rsidR="00B56724" w:rsidRDefault="00B56724" w:rsidP="00DC5D77">
      <w:pPr>
        <w:rPr>
          <w:b/>
          <w:bCs/>
        </w:rPr>
      </w:pPr>
    </w:p>
    <w:p w14:paraId="7CA70E1B" w14:textId="77777777" w:rsidR="00D86EDF" w:rsidRPr="00DC5D77" w:rsidRDefault="00D86EDF" w:rsidP="00D86EDF">
      <w:pPr>
        <w:rPr>
          <w:b/>
          <w:bCs/>
        </w:rPr>
      </w:pPr>
      <w:r>
        <w:rPr>
          <w:b/>
          <w:bCs/>
        </w:rPr>
        <w:t xml:space="preserve">WARNING: </w:t>
      </w:r>
      <w:r w:rsidRPr="00DC5D77">
        <w:rPr>
          <w:b/>
          <w:bCs/>
        </w:rPr>
        <w:t xml:space="preserve">Before running CheckM </w:t>
      </w:r>
      <w:r>
        <w:rPr>
          <w:b/>
          <w:bCs/>
        </w:rPr>
        <w:t xml:space="preserve">you </w:t>
      </w:r>
      <w:r w:rsidRPr="00DC5D77">
        <w:rPr>
          <w:b/>
          <w:bCs/>
        </w:rPr>
        <w:t>need to set the path to the CheckM database. If you don’t set the database, or</w:t>
      </w:r>
      <w:r>
        <w:rPr>
          <w:b/>
          <w:bCs/>
        </w:rPr>
        <w:t xml:space="preserve"> lack</w:t>
      </w:r>
      <w:r w:rsidRPr="00DC5D77">
        <w:rPr>
          <w:b/>
          <w:bCs/>
        </w:rPr>
        <w:t xml:space="preserve"> proper user permissions to read the database, CheckM will print an error message until you run out of </w:t>
      </w:r>
      <w:r>
        <w:rPr>
          <w:b/>
          <w:bCs/>
        </w:rPr>
        <w:t xml:space="preserve">disk </w:t>
      </w:r>
      <w:r w:rsidRPr="00DC5D77">
        <w:rPr>
          <w:b/>
          <w:bCs/>
        </w:rPr>
        <w:t xml:space="preserve">space. </w:t>
      </w:r>
    </w:p>
    <w:p w14:paraId="09FA8B13" w14:textId="77777777" w:rsidR="00D344A5" w:rsidRDefault="00D344A5" w:rsidP="005A6019"/>
    <w:p w14:paraId="4115829F" w14:textId="53807A5E" w:rsidR="006C2CA0" w:rsidRPr="005A6019" w:rsidRDefault="006C2CA0" w:rsidP="006C2CA0">
      <w:r w:rsidRPr="008D52F3">
        <w:t>Example command</w:t>
      </w:r>
      <w:r w:rsidR="007E11CF">
        <w:t>s</w:t>
      </w:r>
      <w:r w:rsidRPr="008D52F3">
        <w:t xml:space="preserve"> for the KGHS_1-0.bin1</w:t>
      </w:r>
      <w:r w:rsidR="007C401E">
        <w:t>.fa</w:t>
      </w:r>
      <w:r w:rsidRPr="008D52F3">
        <w:t xml:space="preserve"> MAG:</w:t>
      </w:r>
    </w:p>
    <w:p w14:paraId="5F8F2CCF" w14:textId="77777777" w:rsidR="006C2CA0" w:rsidRDefault="006C2CA0" w:rsidP="005A6019"/>
    <w:p w14:paraId="48A5194C" w14:textId="77777777" w:rsidR="004754DF" w:rsidRDefault="004754DF" w:rsidP="004754DF">
      <w:pPr>
        <w:rPr>
          <w:b/>
          <w:bCs/>
        </w:rPr>
      </w:pPr>
      <w:r w:rsidRPr="00CA687C">
        <w:rPr>
          <w:b/>
          <w:bCs/>
        </w:rPr>
        <w:t># Change the directory back to the module5 directory.</w:t>
      </w:r>
    </w:p>
    <w:p w14:paraId="00C86389" w14:textId="77777777" w:rsidR="004754DF" w:rsidRPr="00CA687C" w:rsidRDefault="004754DF" w:rsidP="004754DF">
      <w:pPr>
        <w:rPr>
          <w:b/>
          <w:bCs/>
        </w:rPr>
      </w:pPr>
    </w:p>
    <w:p w14:paraId="229F39F7" w14:textId="77777777" w:rsidR="004754DF" w:rsidRDefault="004754DF" w:rsidP="004754DF">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1087E692" w14:textId="77777777" w:rsidR="004754DF" w:rsidRDefault="004754DF"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r w:rsidRPr="00E41B32">
        <w:rPr>
          <w:b/>
          <w:bCs/>
        </w:rPr>
        <w:t>CheckM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software_dir/checkm_data_dir" | checkm data setRoot</w:t>
      </w:r>
    </w:p>
    <w:p w14:paraId="2A0AB092" w14:textId="77777777" w:rsidR="00BA74CC" w:rsidRDefault="00BA74CC" w:rsidP="005A6019"/>
    <w:p w14:paraId="4086F41F" w14:textId="38E7DD69"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r w:rsidR="002F395A" w:rsidRPr="00775BA1">
        <w:rPr>
          <w:b/>
          <w:bCs/>
        </w:rPr>
        <w:t>CheckM</w:t>
      </w:r>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cp bin_refinement/KGHS_1-0/metawrap_50_10_bins/bin.1.fa refined_bins/KGHS_1-0/KGHS_1-0_bin.1/checkm/KGHS_1-0_bin.1.fa</w:t>
      </w:r>
    </w:p>
    <w:p w14:paraId="7002B275" w14:textId="77777777" w:rsidR="005C433F" w:rsidRDefault="005C433F" w:rsidP="005A6019">
      <w:pPr>
        <w:rPr>
          <w:rFonts w:ascii="Lucida Console" w:hAnsi="Lucida Console"/>
          <w:sz w:val="22"/>
          <w:szCs w:val="22"/>
        </w:rPr>
      </w:pPr>
    </w:p>
    <w:p w14:paraId="427A92ED" w14:textId="4017FE79" w:rsidR="00D344A5" w:rsidRPr="00775BA1" w:rsidRDefault="00D344A5" w:rsidP="005A6019">
      <w:pPr>
        <w:rPr>
          <w:rFonts w:cstheme="minorHAnsi"/>
          <w:b/>
          <w:bCs/>
        </w:rPr>
      </w:pPr>
      <w:r w:rsidRPr="00775BA1">
        <w:rPr>
          <w:rFonts w:cstheme="minorHAnsi"/>
          <w:b/>
          <w:bCs/>
        </w:rPr>
        <w:t xml:space="preserve"># Activate the </w:t>
      </w:r>
      <w:r w:rsidR="003646B8" w:rsidRPr="00775BA1">
        <w:rPr>
          <w:b/>
          <w:bCs/>
        </w:rPr>
        <w:t xml:space="preserve">CheckM </w:t>
      </w:r>
      <w:r w:rsidRPr="00775BA1">
        <w:rPr>
          <w:rFonts w:cstheme="minorHAnsi"/>
          <w:b/>
          <w:bCs/>
        </w:rPr>
        <w:t>conda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r>
        <w:rPr>
          <w:rFonts w:ascii="Lucida Console" w:hAnsi="Lucida Console"/>
          <w:sz w:val="22"/>
          <w:szCs w:val="22"/>
        </w:rPr>
        <w:t>conda activate checkm_env</w:t>
      </w:r>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Run CheckM to assess the quality of the KGHS_1-0.bin1</w:t>
      </w:r>
      <w:r w:rsidR="00EF1478" w:rsidRPr="00775BA1">
        <w:rPr>
          <w:b/>
          <w:bCs/>
        </w:rPr>
        <w:t>.fa</w:t>
      </w:r>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checkm lineage_wf -t 14 -x fa --tab_table --file refined_bins/KGHS_1-0/KGHS_1-0_bin.1/checkm/checkm.tsv refined_bins/KGHS_1-0/KGHS_1-0_bin.1/checkm refined_bins/KGHS_1-0/KGHS_1-0_bin.1/checkm</w:t>
      </w:r>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r w:rsidR="005667B7" w:rsidRPr="0039435C">
        <w:rPr>
          <w:rFonts w:ascii="Lucida Console" w:hAnsi="Lucida Console"/>
          <w:sz w:val="22"/>
          <w:szCs w:val="22"/>
          <w:highlight w:val="yellow"/>
        </w:rPr>
        <w:t>checkm.tsv</w:t>
      </w:r>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29">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CheckM.</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lastRenderedPageBreak/>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E7531E9" w14:textId="774D60FD" w:rsidR="00D060DA" w:rsidRPr="00D060DA" w:rsidRDefault="00D060DA" w:rsidP="00D060DA">
      <w:pPr>
        <w:rPr>
          <w:b/>
          <w:bCs/>
        </w:rPr>
      </w:pPr>
      <w:r w:rsidRPr="001427BA">
        <w:rPr>
          <w:b/>
          <w:bCs/>
        </w:rPr>
        <w:t xml:space="preserve">WARNING: CheckM does not provide an accurate taxonomic classification of the MAGs – do not consider what is reported by this program as the final assignment. </w:t>
      </w:r>
      <w:r w:rsidR="005A784E" w:rsidRPr="001427BA">
        <w:rPr>
          <w:b/>
          <w:bCs/>
        </w:rPr>
        <w:t>This is because it is giving the best classification based on the percent completeness of universal single copy genes and the percent contamination of other gen</w:t>
      </w:r>
      <w:r w:rsidR="00F00EB1">
        <w:rPr>
          <w:b/>
          <w:bCs/>
        </w:rPr>
        <w:t>o</w:t>
      </w:r>
      <w:r w:rsidR="005A784E" w:rsidRPr="001427BA">
        <w:rPr>
          <w:b/>
          <w:bCs/>
        </w:rPr>
        <w:t xml:space="preserve">mes. </w:t>
      </w:r>
      <w:r w:rsidRPr="001427BA">
        <w:rPr>
          <w:b/>
          <w:bCs/>
        </w:rPr>
        <w:t>GTDB-tk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Default="00E266F5" w:rsidP="005A6019"/>
    <w:p w14:paraId="3D9AAA20" w14:textId="51FEDA25" w:rsidR="007E11CF" w:rsidRDefault="007E11CF" w:rsidP="007E11CF">
      <w:pPr>
        <w:rPr>
          <w:b/>
          <w:bCs/>
        </w:rPr>
      </w:pPr>
      <w:r w:rsidRPr="00CA687C">
        <w:rPr>
          <w:b/>
          <w:bCs/>
        </w:rPr>
        <w:t xml:space="preserve"># Change the directory to the </w:t>
      </w:r>
      <w:r>
        <w:rPr>
          <w:b/>
          <w:bCs/>
        </w:rPr>
        <w:t>checkm bin</w:t>
      </w:r>
      <w:r w:rsidRPr="00CA687C">
        <w:rPr>
          <w:b/>
          <w:bCs/>
        </w:rPr>
        <w:t xml:space="preserve"> directory.</w:t>
      </w:r>
    </w:p>
    <w:p w14:paraId="717D4FEF" w14:textId="77777777" w:rsidR="007E11CF" w:rsidRPr="00CA687C" w:rsidRDefault="007E11CF" w:rsidP="007E11CF">
      <w:pPr>
        <w:rPr>
          <w:b/>
          <w:bCs/>
        </w:rPr>
      </w:pPr>
    </w:p>
    <w:p w14:paraId="6F707A82" w14:textId="51AC1718" w:rsidR="007E11CF" w:rsidRDefault="007E11CF" w:rsidP="007E11CF">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CourseData/MIC_data/mags_workshop</w:t>
      </w:r>
      <w:r w:rsidRPr="00AF67ED">
        <w:rPr>
          <w:rFonts w:ascii="Lucida Console" w:hAnsi="Lucida Console" w:cs="Menlo"/>
          <w:color w:val="000000"/>
          <w:kern w:val="0"/>
          <w:sz w:val="22"/>
          <w:szCs w:val="22"/>
          <w:highlight w:val="yellow"/>
          <w:lang w:val="en-US"/>
        </w:rPr>
        <w:t>/</w:t>
      </w:r>
      <w:r w:rsidRPr="007E11CF">
        <w:rPr>
          <w:rFonts w:ascii="Lucida Console" w:hAnsi="Lucida Console" w:cs="Menlo"/>
          <w:color w:val="000000"/>
          <w:kern w:val="0"/>
          <w:sz w:val="22"/>
          <w:szCs w:val="22"/>
          <w:highlight w:val="yellow"/>
          <w:lang w:val="en-US"/>
        </w:rPr>
        <w:t xml:space="preserve"> </w:t>
      </w:r>
      <w:r w:rsidRPr="004C012C">
        <w:rPr>
          <w:rFonts w:ascii="Lucida Console" w:hAnsi="Lucida Console" w:cs="Menlo"/>
          <w:color w:val="000000"/>
          <w:kern w:val="0"/>
          <w:sz w:val="22"/>
          <w:szCs w:val="22"/>
          <w:highlight w:val="yellow"/>
          <w:lang w:val="en-US"/>
        </w:rPr>
        <w:t>module5/output</w:t>
      </w:r>
      <w:r w:rsidRPr="0039435C">
        <w:rPr>
          <w:rFonts w:ascii="Lucida Console" w:hAnsi="Lucida Console" w:cs="Menlo"/>
          <w:color w:val="000000"/>
          <w:kern w:val="0"/>
          <w:sz w:val="22"/>
          <w:szCs w:val="22"/>
          <w:highlight w:val="yellow"/>
          <w:lang w:val="en-US"/>
        </w:rPr>
        <w:t>/refined_bins/KGHS_1-0/KGHS_1-0/KGHS_1-0_bin.1/checkm</w:t>
      </w:r>
    </w:p>
    <w:p w14:paraId="65CE7CE7" w14:textId="77777777" w:rsidR="007E11CF" w:rsidRPr="005A6019" w:rsidRDefault="007E11CF" w:rsidP="005A6019"/>
    <w:p w14:paraId="4F9259D2" w14:textId="5BE0C7BF" w:rsidR="00CE3023" w:rsidRPr="00EA0E5C" w:rsidRDefault="00DC5D77" w:rsidP="005A6019">
      <w:pPr>
        <w:rPr>
          <w:b/>
          <w:bCs/>
        </w:rPr>
      </w:pPr>
      <w:r w:rsidRPr="00EA0E5C">
        <w:rPr>
          <w:b/>
          <w:bCs/>
        </w:rPr>
        <w:t xml:space="preserve"># </w:t>
      </w:r>
      <w:r w:rsidR="00CE3023" w:rsidRPr="00EA0E5C">
        <w:rPr>
          <w:b/>
          <w:bCs/>
        </w:rPr>
        <w:t>Use awk to filter the CheckM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print $0}’ &lt;(tail -n+2 &lt; checkm.tsv)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EA0E5C" w:rsidRDefault="00DC5D77" w:rsidP="005A6019">
      <w:pPr>
        <w:rPr>
          <w:b/>
          <w:bCs/>
        </w:rPr>
      </w:pPr>
      <w:r w:rsidRPr="00EA0E5C">
        <w:rPr>
          <w:b/>
          <w:bCs/>
        </w:rPr>
        <w:t xml:space="preserve"># </w:t>
      </w:r>
      <w:r w:rsidR="00F5575B" w:rsidRPr="00EA0E5C">
        <w:rPr>
          <w:b/>
          <w:bCs/>
        </w:rPr>
        <w:t>Use awk to filter the CheckM results using &gt;= 90% completeness and &lt;=10 % contamination.</w:t>
      </w:r>
    </w:p>
    <w:p w14:paraId="5F423113" w14:textId="77777777" w:rsidR="00F5575B" w:rsidRPr="005A6019" w:rsidRDefault="00F5575B" w:rsidP="005A6019"/>
    <w:p w14:paraId="0D1873D4" w14:textId="741276E0" w:rsidR="00CE3023"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r w:rsidR="009D46D4" w:rsidRPr="00DC5D77">
        <w:rPr>
          <w:rFonts w:ascii="Lucida Console" w:hAnsi="Lucida Console"/>
          <w:sz w:val="22"/>
          <w:szCs w:val="22"/>
          <w:highlight w:val="yellow"/>
        </w:rPr>
        <w:t>checkm.tsv</w:t>
      </w:r>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745BCA9F" w14:textId="77777777" w:rsidR="00EA0E5C" w:rsidRDefault="00EA0E5C" w:rsidP="005A6019">
      <w:pPr>
        <w:rPr>
          <w:rFonts w:ascii="Lucida Console" w:hAnsi="Lucida Console"/>
          <w:sz w:val="22"/>
          <w:szCs w:val="22"/>
        </w:rPr>
      </w:pPr>
    </w:p>
    <w:p w14:paraId="452F1571" w14:textId="77777777" w:rsidR="00EA0E5C" w:rsidRDefault="00EA0E5C" w:rsidP="005A6019">
      <w:pPr>
        <w:rPr>
          <w:rFonts w:ascii="Lucida Console" w:hAnsi="Lucida Console"/>
          <w:sz w:val="22"/>
          <w:szCs w:val="22"/>
        </w:rPr>
      </w:pPr>
    </w:p>
    <w:p w14:paraId="21F23867" w14:textId="77777777" w:rsidR="00EA0E5C" w:rsidRPr="00DC5D77" w:rsidRDefault="00EA0E5C" w:rsidP="005A6019">
      <w:pPr>
        <w:rPr>
          <w:rFonts w:ascii="Lucida Console" w:hAnsi="Lucida Console"/>
          <w:sz w:val="22"/>
          <w:szCs w:val="22"/>
        </w:rPr>
      </w:pP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CheckM)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tk</w:t>
      </w:r>
    </w:p>
    <w:p w14:paraId="775A4E2A" w14:textId="77777777" w:rsidR="00355B86" w:rsidRPr="005A6019" w:rsidRDefault="00355B86" w:rsidP="005A6019"/>
    <w:p w14:paraId="6D0CA597" w14:textId="123B9353" w:rsidR="0061074C" w:rsidRPr="005A6019" w:rsidRDefault="00FD2D0F" w:rsidP="005A6019">
      <w:r w:rsidRPr="009D717C">
        <w:rPr>
          <w:b/>
          <w:bCs/>
        </w:rPr>
        <w:t>GTDB-tk</w:t>
      </w:r>
      <w:r w:rsidR="00635255" w:rsidRPr="005A6019">
        <w:t xml:space="preserve"> (</w:t>
      </w:r>
      <w:hyperlink r:id="rId30"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1"/>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tk</w:t>
      </w:r>
      <w:r>
        <w:rPr>
          <w:sz w:val="20"/>
          <w:szCs w:val="20"/>
        </w:rPr>
        <w:t xml:space="preserve">, which produces a </w:t>
      </w:r>
      <w:r w:rsidR="003C4B6F">
        <w:rPr>
          <w:sz w:val="20"/>
          <w:szCs w:val="20"/>
        </w:rPr>
        <w:t xml:space="preserve">summary </w:t>
      </w:r>
      <w:r>
        <w:rPr>
          <w:sz w:val="20"/>
          <w:szCs w:val="20"/>
        </w:rPr>
        <w:t>.tsv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77C9B128" w:rsidR="006E4233" w:rsidRPr="002D5C09" w:rsidRDefault="006E4233" w:rsidP="006E4233">
      <w:pPr>
        <w:rPr>
          <w:b/>
          <w:bCs/>
        </w:rPr>
      </w:pPr>
      <w:r>
        <w:t>GTDB-tk is used to classify the taxonomy of your MAGs</w:t>
      </w:r>
      <w:r w:rsidR="00BE2E81">
        <w:fldChar w:fldCharType="begin"/>
      </w:r>
      <w:r w:rsidR="00943D00">
        <w:instrText xml:space="preserve"> ADDIN EN.CITE &lt;EndNote&gt;&lt;Cite&gt;&lt;Author&gt;Chaumeil&lt;/Author&gt;&lt;Year&gt;2019&lt;/Year&gt;&lt;RecNum&gt;150&lt;/RecNum&gt;&lt;DisplayText&gt;[12]&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943D00">
        <w:rPr>
          <w:noProof/>
        </w:rPr>
        <w:t>[12]</w:t>
      </w:r>
      <w:r w:rsidR="00BE2E81">
        <w:fldChar w:fldCharType="end"/>
      </w:r>
      <w:r>
        <w:t xml:space="preserve">. </w:t>
      </w:r>
      <w:r w:rsidRPr="006E4233">
        <w:rPr>
          <w:i/>
          <w:iCs/>
        </w:rPr>
        <w:t>If you give GTDB-tk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7DFAF196" w:rsidR="004F31A7" w:rsidRDefault="004F31A7" w:rsidP="005A6019">
      <w:pPr>
        <w:rPr>
          <w:b/>
          <w:bCs/>
        </w:rPr>
      </w:pPr>
      <w:r w:rsidRPr="002D5C09">
        <w:rPr>
          <w:b/>
          <w:bCs/>
        </w:rPr>
        <w:t>WARNING Do not run GTDB-tk</w:t>
      </w:r>
      <w:r w:rsidR="00D51468">
        <w:rPr>
          <w:b/>
          <w:bCs/>
        </w:rPr>
        <w:t>!</w:t>
      </w:r>
      <w:r w:rsidRPr="002D5C09">
        <w:rPr>
          <w:b/>
          <w:bCs/>
        </w:rPr>
        <w:t xml:space="preserve"> </w:t>
      </w:r>
      <w:r w:rsidR="00C7437D" w:rsidRPr="00C7437D">
        <w:rPr>
          <w:b/>
          <w:bCs/>
          <w:i/>
          <w:iCs/>
        </w:rPr>
        <w:t xml:space="preserve">Note </w:t>
      </w:r>
      <w:r w:rsidRPr="00C7437D">
        <w:rPr>
          <w:b/>
          <w:bCs/>
          <w:i/>
          <w:iCs/>
        </w:rPr>
        <w:t xml:space="preserve">It requires pplacer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Default="003C4B6F" w:rsidP="005A6019">
      <w:pPr>
        <w:rPr>
          <w:b/>
          <w:bCs/>
        </w:rPr>
      </w:pPr>
    </w:p>
    <w:p w14:paraId="2391201D" w14:textId="77777777" w:rsidR="00A15B01" w:rsidRPr="002D5C09" w:rsidRDefault="00A15B01" w:rsidP="005A6019">
      <w:pPr>
        <w:rPr>
          <w:b/>
          <w:bCs/>
        </w:rPr>
      </w:pPr>
    </w:p>
    <w:p w14:paraId="3687458B" w14:textId="4DD92D67" w:rsidR="008767A1" w:rsidRDefault="008767A1" w:rsidP="005A6019">
      <w:r w:rsidRPr="002D5C09">
        <w:t>Example command</w:t>
      </w:r>
      <w:r w:rsidR="00D209A9">
        <w:t>s</w:t>
      </w:r>
      <w:r w:rsidR="001F0EDB" w:rsidRPr="002D5C09">
        <w:t xml:space="preserve"> for the </w:t>
      </w:r>
      <w:r w:rsidR="00A22188" w:rsidRPr="002D5C09">
        <w:t>KGHS_1-0.bin1</w:t>
      </w:r>
      <w:r w:rsidR="00BE5A50" w:rsidRPr="002D5C09">
        <w:t>.fa</w:t>
      </w:r>
      <w:r w:rsidR="001F0EDB" w:rsidRPr="002D5C09">
        <w:t xml:space="preserve"> </w:t>
      </w:r>
      <w:r w:rsidR="004D5215" w:rsidRPr="002D5C09">
        <w:t>MAG</w:t>
      </w:r>
      <w:r w:rsidRPr="002D5C09">
        <w:t>:</w:t>
      </w:r>
    </w:p>
    <w:p w14:paraId="2CB0B283" w14:textId="77777777" w:rsidR="001F0EDB" w:rsidRDefault="001F0EDB" w:rsidP="005A6019"/>
    <w:p w14:paraId="64DD0A0C" w14:textId="77777777" w:rsidR="00A15B01" w:rsidRDefault="00A15B01" w:rsidP="00A15B01">
      <w:pPr>
        <w:rPr>
          <w:b/>
          <w:bCs/>
        </w:rPr>
      </w:pPr>
      <w:r w:rsidRPr="00CA687C">
        <w:rPr>
          <w:b/>
          <w:bCs/>
        </w:rPr>
        <w:t># Change the directory back to the module5 directory.</w:t>
      </w:r>
    </w:p>
    <w:p w14:paraId="0ED74DBF" w14:textId="77777777" w:rsidR="00A15B01" w:rsidRPr="00CA687C" w:rsidRDefault="00A15B01" w:rsidP="00A15B01">
      <w:pPr>
        <w:rPr>
          <w:b/>
          <w:bCs/>
        </w:rPr>
      </w:pPr>
    </w:p>
    <w:p w14:paraId="74CE54A0" w14:textId="77777777" w:rsidR="00A15B01" w:rsidRDefault="00A15B01" w:rsidP="00A15B01">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2AE1ABAD" w14:textId="77777777" w:rsidR="00A15B01" w:rsidRDefault="00A15B01" w:rsidP="005A6019"/>
    <w:p w14:paraId="5178E76E" w14:textId="450A8F8C" w:rsidR="00C72679" w:rsidRPr="00002802" w:rsidRDefault="00C72679" w:rsidP="005A6019">
      <w:pPr>
        <w:rPr>
          <w:b/>
          <w:bCs/>
        </w:rPr>
      </w:pPr>
      <w:r w:rsidRPr="00002802">
        <w:rPr>
          <w:b/>
          <w:bCs/>
        </w:rPr>
        <w:t># Activate the gtdbtk conda environment.</w:t>
      </w:r>
    </w:p>
    <w:p w14:paraId="360631BC" w14:textId="77777777" w:rsidR="00002802" w:rsidRDefault="00002802" w:rsidP="005A6019"/>
    <w:p w14:paraId="2B9C28A9" w14:textId="510F0B06" w:rsidR="00C72679" w:rsidRDefault="004F31A7" w:rsidP="005A6019">
      <w:r>
        <w:t>conda activate gtdbtk_env</w:t>
      </w:r>
    </w:p>
    <w:p w14:paraId="6F77E91B" w14:textId="77777777" w:rsidR="004F31A7" w:rsidRDefault="004F31A7" w:rsidP="005A6019"/>
    <w:p w14:paraId="1EF68291" w14:textId="7987A0B8" w:rsidR="004F31A7" w:rsidRPr="00002802" w:rsidRDefault="004F31A7" w:rsidP="005A6019">
      <w:pPr>
        <w:rPr>
          <w:b/>
          <w:bCs/>
        </w:rPr>
      </w:pPr>
      <w:r w:rsidRPr="00002802">
        <w:rPr>
          <w:b/>
          <w:bCs/>
        </w:rPr>
        <w:t># Export the location of the gtdbtk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Copy the KGHS_1-0_bin.1.fa MAG to the </w:t>
      </w:r>
      <w:r w:rsidR="00C565E3" w:rsidRPr="00D1467C">
        <w:rPr>
          <w:rFonts w:cstheme="minorHAnsi"/>
          <w:b/>
          <w:bCs/>
        </w:rPr>
        <w:t xml:space="preserve">gtdbtk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cp bin_refinement/KGHS_1-0/metawrap_50_10_bins/bin.1.fa refined_bins/KGHS_1-0/KGHS_1-0_bin.1/gtdbtk/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Run the gtdbtk command on the KGHS_1-0_bin.1.fa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r w:rsidRPr="00690E05">
        <w:rPr>
          <w:rFonts w:ascii="Lucida Console" w:hAnsi="Lucida Console" w:cstheme="minorHAnsi"/>
          <w:color w:val="000000"/>
          <w:kern w:val="0"/>
          <w:sz w:val="22"/>
          <w:szCs w:val="22"/>
          <w:lang w:val="en-US"/>
        </w:rPr>
        <w:t>gtdbtk classify_wf --genome_dir refined_bins/KGHS_1-0/KGHS_1-0_bin.1/gtdbtk --extension "fa" --cpus 14 --out_dir refined_bins/KGHS_1-0/KGHS_1-0_bin.1/gtdbtk</w:t>
      </w:r>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2">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r w:rsidRPr="00F65AC7">
        <w:rPr>
          <w:b/>
          <w:bCs/>
        </w:rPr>
        <w:lastRenderedPageBreak/>
        <w:t>user_genome</w:t>
      </w:r>
      <w:r w:rsidR="0019639A" w:rsidRPr="00E93CDA">
        <w:t xml:space="preserve"> – The ID of the MAG.</w:t>
      </w:r>
    </w:p>
    <w:p w14:paraId="012C7D3D" w14:textId="731D83CA" w:rsidR="00F30184" w:rsidRPr="005A6019" w:rsidRDefault="00F30184" w:rsidP="005A6019">
      <w:r w:rsidRPr="00F65AC7">
        <w:rPr>
          <w:b/>
          <w:bCs/>
        </w:rPr>
        <w:t>classification</w:t>
      </w:r>
      <w:r w:rsidR="00160C3F" w:rsidRPr="00E93CDA">
        <w:t xml:space="preserve"> – The GTDB-tk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r w:rsidR="003158CA">
        <w:rPr>
          <w:u w:val="single"/>
        </w:rPr>
        <w:t>Prokka</w:t>
      </w:r>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using Prokka.</w:t>
      </w:r>
      <w:r w:rsidR="0083739B" w:rsidRPr="0083739B">
        <w:t xml:space="preserve"> </w:t>
      </w:r>
      <w:r w:rsidR="0083739B" w:rsidRPr="005A6019">
        <w:t>Prokka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r w:rsidRPr="00EB374D">
        <w:rPr>
          <w:b/>
          <w:bCs/>
        </w:rPr>
        <w:t xml:space="preserve">Prokka </w:t>
      </w:r>
      <w:r w:rsidRPr="00EB374D">
        <w:t>(</w:t>
      </w:r>
      <w:hyperlink r:id="rId33"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4"/>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Refined bin FASTA files are provided as input for Prokka,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0.bin1</w:t>
      </w:r>
      <w:r w:rsidR="002E0B34">
        <w:t>.fa</w:t>
      </w:r>
      <w:r w:rsidRPr="002E0B34">
        <w:t xml:space="preserve"> MAG:</w:t>
      </w:r>
    </w:p>
    <w:p w14:paraId="07B0DE77" w14:textId="77777777" w:rsidR="00A22188" w:rsidRDefault="00A22188" w:rsidP="005A6019"/>
    <w:p w14:paraId="6D89FA16" w14:textId="77777777" w:rsidR="003756B1" w:rsidRDefault="003756B1" w:rsidP="003756B1">
      <w:pPr>
        <w:rPr>
          <w:b/>
          <w:bCs/>
        </w:rPr>
      </w:pPr>
      <w:r w:rsidRPr="00CA687C">
        <w:rPr>
          <w:b/>
          <w:bCs/>
        </w:rPr>
        <w:t># Change the directory back to the module5 directory.</w:t>
      </w:r>
    </w:p>
    <w:p w14:paraId="614BFF19" w14:textId="77777777" w:rsidR="003756B1" w:rsidRPr="00CA687C" w:rsidRDefault="003756B1" w:rsidP="003756B1">
      <w:pPr>
        <w:rPr>
          <w:b/>
          <w:bCs/>
        </w:rPr>
      </w:pPr>
    </w:p>
    <w:p w14:paraId="3B864B82" w14:textId="77777777" w:rsidR="003756B1" w:rsidRDefault="003756B1" w:rsidP="003756B1">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d /home/ubuntu/CourseData/MIC_data/mags_workshop/module5</w:t>
      </w:r>
    </w:p>
    <w:p w14:paraId="06B51F9A" w14:textId="77777777" w:rsidR="003756B1" w:rsidRDefault="003756B1" w:rsidP="005A6019"/>
    <w:p w14:paraId="62E7103C" w14:textId="76BE9040" w:rsidR="00F46C46" w:rsidRPr="00726582" w:rsidRDefault="0010569D" w:rsidP="005A6019">
      <w:pPr>
        <w:rPr>
          <w:b/>
          <w:bCs/>
        </w:rPr>
      </w:pPr>
      <w:r w:rsidRPr="00726582">
        <w:rPr>
          <w:b/>
          <w:bCs/>
        </w:rPr>
        <w:t xml:space="preserve"># </w:t>
      </w:r>
      <w:r w:rsidR="00F46C46" w:rsidRPr="00726582">
        <w:rPr>
          <w:b/>
          <w:bCs/>
        </w:rPr>
        <w:t>Activate the conda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r w:rsidRPr="000B137B">
        <w:rPr>
          <w:rFonts w:ascii="Lucida Console" w:hAnsi="Lucida Console"/>
          <w:sz w:val="22"/>
          <w:szCs w:val="22"/>
          <w:highlight w:val="yellow"/>
        </w:rPr>
        <w:t>conda activate prokka_env</w:t>
      </w:r>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1.fa MAG to the refined_bins KGHS_1-0_bin.1 prokka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p bin_refinement/KGHS_1-0/metawrap_50_10_bins/bin.1.fa refined_bins/KGHS_1-0/KGHS_1-0_bin.1/prokka/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Run prokka on the KGHS_1-0_bin.1.fa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 xml:space="preserve">prokka --metagenome --outdir refined_bins/KGHS_1-0/KGHS_1-0_bin.1/prokka --prefix KGHS_1-0_bin.1 </w:t>
      </w:r>
      <w:r w:rsidR="00C3508B" w:rsidRPr="000B137B">
        <w:rPr>
          <w:rFonts w:ascii="Lucida Console" w:hAnsi="Lucida Console" w:cs="Menlo"/>
          <w:color w:val="000000"/>
          <w:kern w:val="0"/>
          <w:sz w:val="22"/>
          <w:szCs w:val="22"/>
          <w:highlight w:val="yellow"/>
          <w:lang w:val="en-US"/>
        </w:rPr>
        <w:t xml:space="preserve">refined_bins/KGHS_1-0/KGHS_1-0_bin.1/prokka/KGHS_1-0_bin.1.fa </w:t>
      </w:r>
      <w:r w:rsidRPr="000B137B">
        <w:rPr>
          <w:rFonts w:ascii="Lucida Console" w:hAnsi="Lucida Console" w:cs="Menlo"/>
          <w:color w:val="000000"/>
          <w:kern w:val="0"/>
          <w:sz w:val="22"/>
          <w:szCs w:val="22"/>
          <w:highlight w:val="yellow"/>
          <w:lang w:val="en-US"/>
        </w:rPr>
        <w:t>--cpus 14 --rfam 1 –force</w:t>
      </w:r>
    </w:p>
    <w:p w14:paraId="4EBF0DB5" w14:textId="77777777" w:rsidR="00A274B6" w:rsidRDefault="00A274B6" w:rsidP="00A274B6"/>
    <w:p w14:paraId="3D7F905B" w14:textId="77777777" w:rsidR="00841E87" w:rsidRDefault="00841E87" w:rsidP="00A274B6"/>
    <w:p w14:paraId="46F0D946" w14:textId="77777777" w:rsidR="00841E87" w:rsidRDefault="00841E87" w:rsidP="00A274B6"/>
    <w:p w14:paraId="51B75CAA" w14:textId="5995D322" w:rsidR="00841E87" w:rsidRPr="005A6019" w:rsidRDefault="00841E87" w:rsidP="00A274B6"/>
    <w:p w14:paraId="4837F29E" w14:textId="7648B941" w:rsidR="0083739B" w:rsidRDefault="0083739B" w:rsidP="0083739B">
      <w:r w:rsidRPr="005A6019">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ffn</w:t>
      </w:r>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faa</w:t>
      </w:r>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gff</w:t>
      </w:r>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5"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Although you will not execute DRAM as part of the in-class tutorial, we will provide you with example commands and we will compare the pre-computed output files to those generated by Prokka.</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36"/>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10A9A706" w14:textId="77777777" w:rsidR="00D51468" w:rsidRPr="005608FC" w:rsidRDefault="00D51468" w:rsidP="00D51468">
      <w:pPr>
        <w:rPr>
          <w:b/>
          <w:bCs/>
        </w:rPr>
      </w:pPr>
      <w:r w:rsidRPr="00B17265">
        <w:rPr>
          <w:b/>
          <w:bCs/>
        </w:rPr>
        <w:t>WARNING</w:t>
      </w:r>
      <w:r>
        <w:rPr>
          <w:b/>
          <w:bCs/>
        </w:rPr>
        <w:t>:</w:t>
      </w:r>
      <w:r w:rsidRPr="00B17265">
        <w:rPr>
          <w:b/>
          <w:bCs/>
        </w:rPr>
        <w:t xml:space="preserve"> D</w:t>
      </w:r>
      <w:r>
        <w:rPr>
          <w:b/>
          <w:bCs/>
        </w:rPr>
        <w:t>o not run</w:t>
      </w:r>
      <w:r w:rsidRPr="00B17265">
        <w:rPr>
          <w:b/>
          <w:bCs/>
        </w:rPr>
        <w:t xml:space="preserve"> DRAM</w:t>
      </w:r>
      <w:r>
        <w:rPr>
          <w:b/>
          <w:bCs/>
        </w:rPr>
        <w:t xml:space="preserve">! The databases it requires were too large to allow it to be </w:t>
      </w:r>
      <w:r w:rsidRPr="005608FC">
        <w:rPr>
          <w:b/>
          <w:bCs/>
        </w:rPr>
        <w:t>installed</w:t>
      </w:r>
      <w:r>
        <w:rPr>
          <w:b/>
          <w:bCs/>
        </w:rPr>
        <w:t xml:space="preserve"> and run on the AWS instance.</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852D9C0" w14:textId="77777777" w:rsidR="00C4766D" w:rsidRDefault="00C4766D" w:rsidP="005A6019"/>
    <w:p w14:paraId="10573F74" w14:textId="77777777" w:rsidR="00C4766D" w:rsidRDefault="00C4766D" w:rsidP="005A6019"/>
    <w:p w14:paraId="5278F320" w14:textId="2521F5FB" w:rsidR="00A22188" w:rsidRPr="005A6019" w:rsidRDefault="00A22188" w:rsidP="00A22188">
      <w:r w:rsidRPr="004D3387">
        <w:t>Example commands for the KGHS1-0.bin1</w:t>
      </w:r>
      <w:r w:rsidR="00B31053" w:rsidRPr="004D3387">
        <w:t>.fa</w:t>
      </w:r>
      <w:r w:rsidRPr="004D3387">
        <w:t xml:space="preserve"> MAG:</w:t>
      </w:r>
    </w:p>
    <w:p w14:paraId="33C97421" w14:textId="77777777" w:rsidR="00A22188" w:rsidRDefault="00A22188" w:rsidP="005A6019"/>
    <w:p w14:paraId="03E64903" w14:textId="77777777" w:rsidR="000B4F53" w:rsidRDefault="000B4F53" w:rsidP="000B4F53">
      <w:pPr>
        <w:rPr>
          <w:b/>
          <w:bCs/>
        </w:rPr>
      </w:pPr>
      <w:r w:rsidRPr="00CA687C">
        <w:rPr>
          <w:b/>
          <w:bCs/>
        </w:rPr>
        <w:t># Change the directory back to the module5 directory.</w:t>
      </w:r>
    </w:p>
    <w:p w14:paraId="348B9A68" w14:textId="77777777" w:rsidR="000B4F53" w:rsidRPr="00CA687C" w:rsidRDefault="000B4F53" w:rsidP="000B4F53">
      <w:pPr>
        <w:rPr>
          <w:b/>
          <w:bCs/>
        </w:rPr>
      </w:pPr>
    </w:p>
    <w:p w14:paraId="6AAF68F6" w14:textId="77777777" w:rsidR="000B4F53" w:rsidRDefault="000B4F53" w:rsidP="000B4F53">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37319322" w14:textId="77777777" w:rsidR="000B4F53" w:rsidRDefault="000B4F53" w:rsidP="005A6019"/>
    <w:p w14:paraId="0810F8A1" w14:textId="71110DB9" w:rsidR="00F46C46" w:rsidRPr="00E80ACB" w:rsidRDefault="009E46DE" w:rsidP="005A6019">
      <w:pPr>
        <w:rPr>
          <w:b/>
          <w:bCs/>
        </w:rPr>
      </w:pPr>
      <w:r w:rsidRPr="00E80ACB">
        <w:rPr>
          <w:b/>
          <w:bCs/>
        </w:rPr>
        <w:t xml:space="preserve"># </w:t>
      </w:r>
      <w:r w:rsidR="00F46C46" w:rsidRPr="00E80ACB">
        <w:rPr>
          <w:b/>
          <w:bCs/>
        </w:rPr>
        <w:t>Activate the conda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r w:rsidRPr="00EA59E1">
        <w:rPr>
          <w:rFonts w:ascii="Lucida Console" w:hAnsi="Lucida Console"/>
          <w:sz w:val="22"/>
          <w:szCs w:val="22"/>
        </w:rPr>
        <w:t>conda activate dram_env</w:t>
      </w:r>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prepare_databases --threads 32 --output_dir </w:t>
      </w:r>
      <w:r w:rsidR="00856D91" w:rsidRPr="00856D91">
        <w:rPr>
          <w:rFonts w:ascii="Lucida Console" w:hAnsi="Lucida Console"/>
          <w:sz w:val="22"/>
          <w:szCs w:val="22"/>
        </w:rPr>
        <w:t>/path/to/dram_database</w:t>
      </w:r>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i bin_refinement/KGHS_1-0/metawrap_50_10_bins/bin.1.fa -o refined_bins/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i refined_bins/KGHS_1-0/KGHS_1-0_bin.1/dram/annotations.tsv -o refined_bins/KGHS_1-0/KGHS_1-0_bin.1/dram/genome_summaries --trna_path refined_bins/KGHS_1-0/KGHS_1-0_bin.1/dram/trnas.tsv --rrna_path refined_bins/KGHS_1-0/KGHS_1-0_bin.1/dram/rrnas.tsv</w:t>
      </w:r>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r w:rsidR="00A22188" w:rsidRPr="008A6DFC">
        <w:rPr>
          <w:rFonts w:ascii="Lucida Console" w:hAnsi="Lucida Console"/>
          <w:sz w:val="22"/>
          <w:szCs w:val="22"/>
          <w:highlight w:val="yellow"/>
        </w:rPr>
        <w:t>annotations.tsv</w:t>
      </w:r>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5B87B19A" w:rsidR="00267494" w:rsidRPr="00122E57" w:rsidRDefault="00B81828" w:rsidP="005A6019">
      <w:pPr>
        <w:rPr>
          <w:rFonts w:cstheme="minorHAnsi"/>
          <w:highlight w:val="yellow"/>
        </w:rPr>
      </w:pPr>
      <w:r w:rsidRPr="00122E57">
        <w:rPr>
          <w:rFonts w:cstheme="minorHAnsi"/>
          <w:color w:val="000000"/>
          <w:kern w:val="0"/>
          <w:highlight w:val="yellow"/>
          <w:lang w:val="en-US"/>
        </w:rPr>
        <w:t>Open the</w:t>
      </w:r>
      <w:r w:rsidR="008D0B9E" w:rsidRPr="00122E57">
        <w:rPr>
          <w:rFonts w:cstheme="minorHAnsi"/>
          <w:color w:val="000000"/>
          <w:kern w:val="0"/>
          <w:highlight w:val="yellow"/>
          <w:lang w:val="en-US"/>
        </w:rPr>
        <w:t xml:space="preserve"> KGHS_1-0_bin.1 product.html file </w:t>
      </w:r>
      <w:r w:rsidRPr="00122E57">
        <w:rPr>
          <w:rFonts w:cstheme="minorHAnsi"/>
          <w:highlight w:val="yellow"/>
        </w:rPr>
        <w:t xml:space="preserve">in a browser window </w:t>
      </w:r>
      <w:r w:rsidR="008D0B9E" w:rsidRPr="00122E57">
        <w:rPr>
          <w:rFonts w:cstheme="minorHAnsi"/>
          <w:highlight w:val="yellow"/>
        </w:rPr>
        <w:t>(</w:t>
      </w:r>
      <w:r w:rsidRPr="00122E57">
        <w:rPr>
          <w:rFonts w:cstheme="minorHAnsi"/>
          <w:highlight w:val="yellow"/>
        </w:rPr>
        <w:t>i.e. chrome</w:t>
      </w:r>
      <w:r w:rsidR="008D0B9E" w:rsidRPr="00122E57">
        <w:rPr>
          <w:rFonts w:cstheme="minorHAnsi"/>
          <w:highlight w:val="yellow"/>
        </w:rPr>
        <w:t>)</w:t>
      </w:r>
    </w:p>
    <w:p w14:paraId="7ADEA5E5" w14:textId="77777777" w:rsidR="008D0B9E" w:rsidRPr="00122E57" w:rsidRDefault="008D0B9E" w:rsidP="005A6019">
      <w:pPr>
        <w:rPr>
          <w:rFonts w:cstheme="minorHAnsi"/>
          <w:highlight w:val="yellow"/>
        </w:rPr>
      </w:pPr>
    </w:p>
    <w:p w14:paraId="7135B993" w14:textId="549621E2" w:rsidR="008D0B9E" w:rsidRPr="00122E57" w:rsidRDefault="00000000" w:rsidP="005A6019">
      <w:pPr>
        <w:rPr>
          <w:rFonts w:cstheme="minorHAnsi"/>
        </w:rPr>
      </w:pPr>
      <w:hyperlink r:id="rId38" w:history="1">
        <w:r w:rsidR="008D0B9E" w:rsidRPr="00122E57">
          <w:rPr>
            <w:rStyle w:val="Hyperlink"/>
            <w:rFonts w:cstheme="minorHAnsi"/>
            <w:highlight w:val="yellow"/>
          </w:rPr>
          <w:t>http://50.uhn-hpc.ca/mags_workshop/KGHS_1-0_bin.1_product.html</w:t>
        </w:r>
      </w:hyperlink>
      <w:r w:rsidR="008D0B9E" w:rsidRPr="00122E57">
        <w:rPr>
          <w:rFonts w:cstheme="minorHAnsi"/>
        </w:rPr>
        <w:t xml:space="preserve"> </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5F768597" w:rsidR="008C6F15" w:rsidRDefault="00A22188" w:rsidP="005A6019">
      <w:r w:rsidRPr="007463A2">
        <w:rPr>
          <w:b/>
          <w:bCs/>
        </w:rPr>
        <w:t>Exercise</w:t>
      </w:r>
      <w:r w:rsidR="00AE365C">
        <w:rPr>
          <w:b/>
          <w:bCs/>
        </w:rPr>
        <w:t>s</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1.fa MAG?</w:t>
      </w:r>
    </w:p>
    <w:p w14:paraId="22B4B3E0" w14:textId="77777777" w:rsidR="00A22188" w:rsidRDefault="00A22188" w:rsidP="005A6019"/>
    <w:p w14:paraId="26CB6AE2" w14:textId="16D41BA2" w:rsidR="009C2551" w:rsidRPr="009C2551" w:rsidRDefault="009C2551" w:rsidP="009C2551">
      <w:pPr>
        <w:rPr>
          <w:rFonts w:ascii="Lucida Console" w:hAnsi="Lucida Console"/>
          <w:sz w:val="22"/>
          <w:szCs w:val="22"/>
          <w:highlight w:val="yellow"/>
        </w:rPr>
      </w:pPr>
      <w:r w:rsidRPr="009C2551">
        <w:rPr>
          <w:rFonts w:ascii="Lucida Console" w:hAnsi="Lucida Console" w:cs="Menlo"/>
          <w:color w:val="000000"/>
          <w:kern w:val="0"/>
          <w:sz w:val="22"/>
          <w:szCs w:val="22"/>
          <w:highlight w:val="yellow"/>
          <w:lang w:val="en-US"/>
        </w:rPr>
        <w:t xml:space="preserve">Open the KGHS_1-0_bin.3 product.html file </w:t>
      </w:r>
      <w:r w:rsidRPr="009C2551">
        <w:rPr>
          <w:rFonts w:ascii="Lucida Console" w:hAnsi="Lucida Console"/>
          <w:sz w:val="22"/>
          <w:szCs w:val="22"/>
          <w:highlight w:val="yellow"/>
        </w:rPr>
        <w:t>in a browser window (i.e. chrome)</w:t>
      </w:r>
    </w:p>
    <w:p w14:paraId="64D0264F" w14:textId="77777777" w:rsidR="009C2551" w:rsidRPr="009C2551" w:rsidRDefault="009C2551" w:rsidP="009C2551">
      <w:pPr>
        <w:rPr>
          <w:rFonts w:ascii="Lucida Console" w:hAnsi="Lucida Console"/>
          <w:sz w:val="22"/>
          <w:szCs w:val="22"/>
          <w:highlight w:val="yellow"/>
        </w:rPr>
      </w:pPr>
    </w:p>
    <w:p w14:paraId="205A861C" w14:textId="62EDFFAD" w:rsidR="009C2551" w:rsidRPr="001F2D03" w:rsidRDefault="00000000" w:rsidP="009C2551">
      <w:pPr>
        <w:rPr>
          <w:rFonts w:ascii="Lucida Console" w:hAnsi="Lucida Console"/>
          <w:sz w:val="22"/>
          <w:szCs w:val="22"/>
        </w:rPr>
      </w:pPr>
      <w:hyperlink r:id="rId40" w:history="1">
        <w:r w:rsidR="009C2551" w:rsidRPr="009C2551">
          <w:rPr>
            <w:rStyle w:val="Hyperlink"/>
            <w:rFonts w:ascii="Lucida Console" w:hAnsi="Lucida Console"/>
            <w:sz w:val="22"/>
            <w:szCs w:val="22"/>
            <w:highlight w:val="yellow"/>
          </w:rPr>
          <w:t>http://50.uhn-hpc.ca/mags_workshop/KGHS_1-0_bin.3_product.html</w:t>
        </w:r>
      </w:hyperlink>
      <w:r w:rsidR="009C2551">
        <w:rPr>
          <w:rFonts w:ascii="Lucida Console" w:hAnsi="Lucida Console"/>
          <w:sz w:val="22"/>
          <w:szCs w:val="22"/>
        </w:rPr>
        <w:t xml:space="preserve"> </w:t>
      </w:r>
    </w:p>
    <w:p w14:paraId="48314FB3" w14:textId="77777777" w:rsidR="009C2551" w:rsidRPr="005A6019" w:rsidRDefault="009C2551" w:rsidP="005A6019"/>
    <w:p w14:paraId="70D0196A" w14:textId="77777777" w:rsidR="00ED4933" w:rsidRPr="00AE513A" w:rsidRDefault="00ED4933" w:rsidP="00ED4933">
      <w:r w:rsidRPr="00AE513A">
        <w:t>Compare the results of Prokka versus DRAM. Both use Prodiga</w:t>
      </w:r>
      <w:r>
        <w:t>l (</w:t>
      </w:r>
      <w:hyperlink r:id="rId41" w:history="1">
        <w:r w:rsidRPr="00EA58EE">
          <w:rPr>
            <w:rStyle w:val="Hyperlink"/>
          </w:rPr>
          <w:t>https://github.com/hyattpd/Prodigal</w:t>
        </w:r>
      </w:hyperlink>
      <w:r>
        <w:t xml:space="preserve">) </w:t>
      </w:r>
      <w:r w:rsidRPr="00AE513A">
        <w:t>for calling open reading frames (ORFs), Barrnap (</w:t>
      </w:r>
      <w:hyperlink r:id="rId42" w:history="1">
        <w:r w:rsidRPr="00AE513A">
          <w:rPr>
            <w:rStyle w:val="Hyperlink"/>
          </w:rPr>
          <w:t>https://github.com/tseemann/barrnap</w:t>
        </w:r>
      </w:hyperlink>
      <w:r w:rsidRPr="00AE513A">
        <w:t>) to identify 5S, 23S,16S rRNA genes</w:t>
      </w:r>
      <w:r>
        <w:t xml:space="preserve">. DRAM uses </w:t>
      </w:r>
      <w:r w:rsidRPr="00FF2DA9">
        <w:t>tRNAscan-SE</w:t>
      </w:r>
      <w:r>
        <w:t xml:space="preserve"> (</w:t>
      </w:r>
      <w:hyperlink r:id="rId43" w:history="1">
        <w:r w:rsidRPr="00EA58EE">
          <w:rPr>
            <w:rStyle w:val="Hyperlink"/>
          </w:rPr>
          <w:t>http://lowelab.ucsc.edu/tRNAscan-SE/</w:t>
        </w:r>
      </w:hyperlink>
      <w:r>
        <w:t xml:space="preserve">) </w:t>
      </w:r>
      <w:r w:rsidRPr="00AE513A">
        <w:t>for t-RNA gene</w:t>
      </w:r>
      <w:r>
        <w:t xml:space="preserve"> prediction while Prokka uses Aragorn (</w:t>
      </w:r>
      <w:hyperlink r:id="rId44" w:history="1">
        <w:r w:rsidRPr="00EA58EE">
          <w:rPr>
            <w:rStyle w:val="Hyperlink"/>
          </w:rPr>
          <w:t>http://www.ansikte.se/ARAGORN/</w:t>
        </w:r>
      </w:hyperlink>
      <w:r>
        <w:t>) for t-RNA gene prediction</w:t>
      </w:r>
      <w:r w:rsidRPr="00AE513A">
        <w:t>. DRAM and Prokka use a different combination of databases for annotation of protein coding genes</w:t>
      </w:r>
      <w:r>
        <w:t>, sometimes</w:t>
      </w:r>
      <w:r w:rsidRPr="00AE513A">
        <w:t xml:space="preserve"> resulting in different </w:t>
      </w:r>
      <w:r>
        <w:t>gene names functional annotations</w:t>
      </w:r>
      <w:r w:rsidRPr="00AE513A">
        <w:t xml:space="preserve">. </w:t>
      </w:r>
    </w:p>
    <w:p w14:paraId="51D0A510" w14:textId="77777777" w:rsidR="00316B7E" w:rsidRDefault="00316B7E" w:rsidP="005A6019"/>
    <w:p w14:paraId="4B8C6F73" w14:textId="77777777" w:rsidR="00300945" w:rsidRDefault="00300945" w:rsidP="005A6019"/>
    <w:p w14:paraId="3AE7F845" w14:textId="77777777" w:rsidR="00300945" w:rsidRDefault="00300945" w:rsidP="005A6019"/>
    <w:p w14:paraId="6F8B0BB7" w14:textId="77777777" w:rsidR="00300945" w:rsidRDefault="00300945" w:rsidP="005A6019"/>
    <w:p w14:paraId="6120AFF4" w14:textId="09447254" w:rsidR="00AE513A" w:rsidRDefault="00AE513A" w:rsidP="005A6019">
      <w:r w:rsidRPr="00EA742C">
        <w:rPr>
          <w:b/>
          <w:bCs/>
        </w:rPr>
        <w:t xml:space="preserve">Table </w:t>
      </w:r>
      <w:r w:rsidR="00ED2C40">
        <w:rPr>
          <w:b/>
          <w:bCs/>
        </w:rPr>
        <w:t>5</w:t>
      </w:r>
      <w:r>
        <w:t>: Overview of the programs used in the DRAM and Prokka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r w:rsidRPr="00AE513A">
              <w:t>Barrnap</w:t>
            </w:r>
          </w:p>
        </w:tc>
        <w:tc>
          <w:tcPr>
            <w:tcW w:w="1209" w:type="dxa"/>
          </w:tcPr>
          <w:p w14:paraId="6A8724C7" w14:textId="73CBE796" w:rsidR="0085123A" w:rsidRPr="00AE513A" w:rsidRDefault="0085123A" w:rsidP="005A6019">
            <w:r w:rsidRPr="00AE513A">
              <w:t>trnascan</w:t>
            </w:r>
          </w:p>
        </w:tc>
        <w:tc>
          <w:tcPr>
            <w:tcW w:w="4878" w:type="dxa"/>
          </w:tcPr>
          <w:p w14:paraId="7F992E3F" w14:textId="2B4D5FEE" w:rsidR="0085123A" w:rsidRPr="00AE513A" w:rsidRDefault="0085123A" w:rsidP="005A6019">
            <w:r w:rsidRPr="00AE513A">
              <w:t>UniRef90, PFAM, dbCAN, RefSeq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r w:rsidRPr="00AE513A">
              <w:t>Prokka</w:t>
            </w:r>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r w:rsidRPr="00AE513A">
              <w:t>Barrnap</w:t>
            </w:r>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r>
              <w:t xml:space="preserve">ISFinder, </w:t>
            </w:r>
            <w:r w:rsidRPr="002D0A17">
              <w:t>NCBI Bacterial Antimicrobial Resistance Reference Gene Database</w:t>
            </w:r>
            <w:r>
              <w:t xml:space="preserve">, and </w:t>
            </w:r>
            <w:r w:rsidRPr="002D0A17">
              <w:t>UniProtKB (SwissPro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Both have similar output file types yet DRAM uses quite a few more databases giving better annotations for your MAGs. There are many other types of annotation software out there, but not all software annotat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there within the bins annotated using Prokka?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Prokka annotate versus DRAM?</w:t>
      </w:r>
    </w:p>
    <w:p w14:paraId="28846283" w14:textId="77777777" w:rsidR="00F46358" w:rsidRPr="00DD3B33" w:rsidRDefault="00F46358" w:rsidP="005A6019"/>
    <w:p w14:paraId="602EDC73" w14:textId="77777777" w:rsidR="006D0E2A"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p>
    <w:p w14:paraId="316ECDA5" w14:textId="77777777" w:rsidR="006D0E2A" w:rsidRDefault="006D0E2A" w:rsidP="005A6019"/>
    <w:p w14:paraId="02D3F6AF" w14:textId="77777777" w:rsidR="006D0E2A" w:rsidRDefault="006D0E2A" w:rsidP="006D0E2A">
      <w:pPr>
        <w:ind w:left="720"/>
      </w:pPr>
      <w:r w:rsidRPr="007765CB">
        <w:rPr>
          <w:i/>
          <w:iCs/>
        </w:rPr>
        <w:t>Hint: The cpn60 gene in Prokka can be searche</w:t>
      </w:r>
      <w:r>
        <w:rPr>
          <w:i/>
          <w:iCs/>
        </w:rPr>
        <w:t>d</w:t>
      </w:r>
      <w:r w:rsidRPr="007765CB">
        <w:rPr>
          <w:i/>
          <w:iCs/>
        </w:rPr>
        <w:t xml:space="preserve"> using synonyms such as </w:t>
      </w:r>
      <w:commentRangeStart w:id="1"/>
      <w:r w:rsidRPr="007765CB">
        <w:rPr>
          <w:i/>
          <w:iCs/>
        </w:rPr>
        <w:t>Gro</w:t>
      </w:r>
      <w:r>
        <w:rPr>
          <w:i/>
          <w:iCs/>
        </w:rPr>
        <w:t>E</w:t>
      </w:r>
      <w:r w:rsidRPr="007765CB">
        <w:rPr>
          <w:i/>
          <w:iCs/>
        </w:rPr>
        <w:t>L</w:t>
      </w:r>
      <w:commentRangeEnd w:id="1"/>
      <w:r>
        <w:rPr>
          <w:rStyle w:val="CommentReference"/>
        </w:rPr>
        <w:commentReference w:id="1"/>
      </w:r>
      <w:r w:rsidRPr="007765CB">
        <w:rPr>
          <w:i/>
          <w:iCs/>
        </w:rPr>
        <w:t xml:space="preserve"> and </w:t>
      </w:r>
      <w:r>
        <w:rPr>
          <w:i/>
          <w:iCs/>
        </w:rPr>
        <w:t>c</w:t>
      </w:r>
      <w:r w:rsidRPr="007765CB">
        <w:rPr>
          <w:i/>
          <w:iCs/>
        </w:rPr>
        <w:t xml:space="preserve">haperonin 60 kDa. You can search </w:t>
      </w:r>
      <w:r>
        <w:rPr>
          <w:i/>
          <w:iCs/>
        </w:rPr>
        <w:t>‘</w:t>
      </w:r>
      <w:r w:rsidRPr="007765CB">
        <w:rPr>
          <w:i/>
          <w:iCs/>
        </w:rPr>
        <w:t xml:space="preserve">16S </w:t>
      </w:r>
      <w:r>
        <w:rPr>
          <w:i/>
          <w:iCs/>
        </w:rPr>
        <w:t>r</w:t>
      </w:r>
      <w:r w:rsidRPr="007765CB">
        <w:rPr>
          <w:i/>
          <w:iCs/>
        </w:rPr>
        <w:t>ibosomal RNA</w:t>
      </w:r>
      <w:r>
        <w:rPr>
          <w:i/>
          <w:iCs/>
        </w:rPr>
        <w:t>’</w:t>
      </w:r>
      <w:r w:rsidRPr="007765CB">
        <w:rPr>
          <w:i/>
          <w:iCs/>
        </w:rPr>
        <w:t xml:space="preserve"> in </w:t>
      </w:r>
      <w:r>
        <w:rPr>
          <w:i/>
          <w:iCs/>
        </w:rPr>
        <w:t>P</w:t>
      </w:r>
      <w:r w:rsidRPr="007765CB">
        <w:rPr>
          <w:i/>
          <w:iCs/>
        </w:rPr>
        <w:t>rokka</w:t>
      </w:r>
      <w:r>
        <w:rPr>
          <w:i/>
          <w:iCs/>
        </w:rPr>
        <w:t>, then</w:t>
      </w:r>
      <w:r w:rsidRPr="007765CB">
        <w:rPr>
          <w:i/>
          <w:iCs/>
        </w:rPr>
        <w:t xml:space="preserve"> cross reference the gene</w:t>
      </w:r>
      <w:r>
        <w:rPr>
          <w:i/>
          <w:iCs/>
        </w:rPr>
        <w:t>/scaffold ID</w:t>
      </w:r>
      <w:r w:rsidRPr="007765CB">
        <w:rPr>
          <w:i/>
          <w:iCs/>
        </w:rPr>
        <w:t xml:space="preserve"> in </w:t>
      </w:r>
      <w:r>
        <w:rPr>
          <w:i/>
          <w:iCs/>
        </w:rPr>
        <w:t>the P</w:t>
      </w:r>
      <w:r w:rsidRPr="007765CB">
        <w:rPr>
          <w:i/>
          <w:iCs/>
        </w:rPr>
        <w:t xml:space="preserve">rokka </w:t>
      </w:r>
      <w:r>
        <w:rPr>
          <w:i/>
          <w:iCs/>
        </w:rPr>
        <w:t xml:space="preserve">.gff file </w:t>
      </w:r>
      <w:r w:rsidRPr="007765CB">
        <w:rPr>
          <w:i/>
          <w:iCs/>
        </w:rPr>
        <w:t xml:space="preserve">to the one found in </w:t>
      </w:r>
      <w:r>
        <w:rPr>
          <w:i/>
          <w:iCs/>
        </w:rPr>
        <w:t xml:space="preserve">the </w:t>
      </w:r>
      <w:r w:rsidRPr="007765CB">
        <w:rPr>
          <w:i/>
          <w:iCs/>
        </w:rPr>
        <w:t>DRAM annotations.tsv file</w:t>
      </w:r>
      <w:r w:rsidRPr="00DD3B33">
        <w:t xml:space="preserve">. </w:t>
      </w:r>
    </w:p>
    <w:p w14:paraId="03A8B2BA" w14:textId="77777777" w:rsidR="006C2517" w:rsidRDefault="006C2517" w:rsidP="005A6019"/>
    <w:p w14:paraId="3F5F96CC" w14:textId="77777777" w:rsidR="002B775E" w:rsidRDefault="002B775E" w:rsidP="002B775E">
      <w:r w:rsidRPr="006C2517">
        <w:rPr>
          <w:b/>
          <w:bCs/>
        </w:rPr>
        <w:t>Question</w:t>
      </w:r>
      <w:r>
        <w:t>: Find a GH68 l</w:t>
      </w:r>
      <w:r w:rsidRPr="007A49A2">
        <w:t>evansucrase</w:t>
      </w:r>
      <w:r>
        <w:t xml:space="preserve"> carbohydrate active enzyme (CAZyme) in the DRAM annotations.tsv file. Compare it to the annotation found in Prokka. </w:t>
      </w:r>
    </w:p>
    <w:p w14:paraId="5128F39D" w14:textId="77777777" w:rsidR="002B775E" w:rsidRPr="00DD3B33" w:rsidRDefault="002B775E" w:rsidP="002B775E">
      <w:pPr>
        <w:ind w:left="720"/>
      </w:pPr>
      <w:r w:rsidRPr="007A49A2">
        <w:rPr>
          <w:i/>
          <w:iCs/>
        </w:rPr>
        <w:t>Hint: Search for GH68 or “</w:t>
      </w:r>
      <w:r>
        <w:rPr>
          <w:i/>
          <w:iCs/>
        </w:rPr>
        <w:t>l</w:t>
      </w:r>
      <w:r w:rsidRPr="007A49A2">
        <w:rPr>
          <w:i/>
          <w:iCs/>
        </w:rPr>
        <w:t xml:space="preserve">evansucrase” in the DRAM annotations.tsv file. Find a </w:t>
      </w:r>
      <w:r w:rsidRPr="007765CB">
        <w:rPr>
          <w:i/>
          <w:iCs/>
        </w:rPr>
        <w:t xml:space="preserve">scaffold </w:t>
      </w:r>
      <w:r w:rsidRPr="007A49A2">
        <w:rPr>
          <w:i/>
          <w:iCs/>
        </w:rPr>
        <w:t>ID that will link to the annotation in Prokka.</w:t>
      </w:r>
    </w:p>
    <w:p w14:paraId="47A38A5B" w14:textId="77777777" w:rsidR="00B8250E" w:rsidRDefault="00B8250E" w:rsidP="005A6019">
      <w:pPr>
        <w:rPr>
          <w:i/>
          <w:iCs/>
        </w:rPr>
      </w:pPr>
    </w:p>
    <w:p w14:paraId="56235C58" w14:textId="77777777" w:rsidR="00B8250E" w:rsidRDefault="00B8250E" w:rsidP="005A6019">
      <w:pPr>
        <w:rPr>
          <w:i/>
          <w:iCs/>
        </w:rPr>
      </w:pPr>
    </w:p>
    <w:p w14:paraId="3366C3B3" w14:textId="77777777" w:rsidR="00B8250E" w:rsidRDefault="00B8250E" w:rsidP="005A6019">
      <w:pPr>
        <w:rPr>
          <w:i/>
          <w:iCs/>
        </w:rPr>
      </w:pPr>
    </w:p>
    <w:p w14:paraId="0E592047" w14:textId="77777777" w:rsidR="00B8250E" w:rsidRDefault="00B8250E" w:rsidP="005A6019">
      <w:pPr>
        <w:rPr>
          <w:i/>
          <w:iCs/>
        </w:rPr>
      </w:pPr>
    </w:p>
    <w:p w14:paraId="5BE1CF0B" w14:textId="77777777" w:rsidR="00B8250E" w:rsidRDefault="00B8250E" w:rsidP="005A6019">
      <w:pPr>
        <w:rPr>
          <w:i/>
          <w:iCs/>
        </w:rPr>
      </w:pPr>
    </w:p>
    <w:p w14:paraId="21371E09" w14:textId="77777777" w:rsidR="00B8250E" w:rsidRDefault="00B8250E" w:rsidP="005A6019">
      <w:pPr>
        <w:rPr>
          <w:i/>
          <w:iCs/>
        </w:rPr>
      </w:pPr>
    </w:p>
    <w:p w14:paraId="307A8CE4" w14:textId="77777777" w:rsidR="00B8250E" w:rsidRPr="00DD3B33" w:rsidRDefault="00B8250E" w:rsidP="005A6019"/>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Annotate structural features – in this case mobile elements – of MAGs using mobileOG-db</w:t>
      </w:r>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r w:rsidRPr="00797820">
        <w:rPr>
          <w:b/>
          <w:bCs/>
        </w:rPr>
        <w:t>mobileOG</w:t>
      </w:r>
      <w:r w:rsidR="00E74FF8" w:rsidRPr="00797820">
        <w:rPr>
          <w:b/>
          <w:bCs/>
        </w:rPr>
        <w:t>-db</w:t>
      </w:r>
      <w:r w:rsidR="00BC17DC" w:rsidRPr="005A6019">
        <w:t xml:space="preserve"> (</w:t>
      </w:r>
      <w:hyperlink r:id="rId49"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50"/>
                    <a:stretch>
                      <a:fillRect/>
                    </a:stretch>
                  </pic:blipFill>
                  <pic:spPr>
                    <a:xfrm>
                      <a:off x="0" y="0"/>
                      <a:ext cx="5943600" cy="1216025"/>
                    </a:xfrm>
                    <a:prstGeom prst="rect">
                      <a:avLst/>
                    </a:prstGeom>
                  </pic:spPr>
                </pic:pic>
              </a:graphicData>
            </a:graphic>
          </wp:inline>
        </w:drawing>
      </w:r>
    </w:p>
    <w:p w14:paraId="5F3DF308" w14:textId="77777777" w:rsidR="00AA4461" w:rsidRPr="007D19B5" w:rsidRDefault="00AA4461" w:rsidP="00AA4461">
      <w:pPr>
        <w:rPr>
          <w:sz w:val="20"/>
          <w:szCs w:val="20"/>
        </w:rPr>
      </w:pPr>
      <w:r w:rsidRPr="007D19B5">
        <w:rPr>
          <w:b/>
          <w:bCs/>
          <w:sz w:val="20"/>
          <w:szCs w:val="20"/>
        </w:rPr>
        <w:t xml:space="preserve">Figure </w:t>
      </w:r>
      <w:r>
        <w:rPr>
          <w:b/>
          <w:bCs/>
          <w:sz w:val="20"/>
          <w:szCs w:val="20"/>
        </w:rPr>
        <w:t>9</w:t>
      </w:r>
      <w:r w:rsidRPr="007D19B5">
        <w:rPr>
          <w:b/>
          <w:bCs/>
          <w:sz w:val="20"/>
          <w:szCs w:val="20"/>
        </w:rPr>
        <w:t>.</w:t>
      </w:r>
      <w:r w:rsidRPr="007D19B5">
        <w:rPr>
          <w:sz w:val="20"/>
          <w:szCs w:val="20"/>
        </w:rPr>
        <w:t xml:space="preserve"> </w:t>
      </w:r>
      <w:r>
        <w:rPr>
          <w:sz w:val="20"/>
          <w:szCs w:val="20"/>
        </w:rPr>
        <w:t>Refined bin FASTA files are again provided as input for mobileOG, which produces a variety of annotation files as output.</w:t>
      </w:r>
    </w:p>
    <w:p w14:paraId="1862C330" w14:textId="77777777" w:rsidR="00FC15F2" w:rsidRPr="005A6019" w:rsidRDefault="00FC15F2" w:rsidP="005A6019"/>
    <w:p w14:paraId="0D191FA9" w14:textId="2C5E76AF" w:rsidR="00AE535A" w:rsidRPr="00AE535A" w:rsidRDefault="00AE535A" w:rsidP="005A6019">
      <w:pPr>
        <w:rPr>
          <w:rFonts w:cstheme="minorHAnsi"/>
          <w:color w:val="000000"/>
          <w:kern w:val="0"/>
          <w:lang w:val="en-US"/>
        </w:rPr>
      </w:pPr>
      <w:r w:rsidRPr="00AE535A">
        <w:rPr>
          <w:rFonts w:cstheme="minorHAnsi"/>
          <w:color w:val="000000"/>
          <w:kern w:val="0"/>
          <w:lang w:val="en-US"/>
        </w:rPr>
        <w:t>Example commands to run mobileOG-db.</w:t>
      </w:r>
    </w:p>
    <w:p w14:paraId="686B738F" w14:textId="77777777" w:rsidR="00AE535A" w:rsidRDefault="00AE535A" w:rsidP="005A6019">
      <w:pPr>
        <w:rPr>
          <w:rFonts w:cstheme="minorHAnsi"/>
          <w:b/>
          <w:bCs/>
          <w:color w:val="000000"/>
          <w:kern w:val="0"/>
          <w:lang w:val="en-US"/>
        </w:rPr>
      </w:pPr>
    </w:p>
    <w:p w14:paraId="1F1113BA" w14:textId="77777777" w:rsidR="00AE535A" w:rsidRDefault="00AE535A" w:rsidP="00AE535A">
      <w:pPr>
        <w:rPr>
          <w:b/>
          <w:bCs/>
        </w:rPr>
      </w:pPr>
      <w:r w:rsidRPr="00CA687C">
        <w:rPr>
          <w:b/>
          <w:bCs/>
        </w:rPr>
        <w:t># Change the directory back to the module5 directory.</w:t>
      </w:r>
    </w:p>
    <w:p w14:paraId="6D2E94CB" w14:textId="77777777" w:rsidR="00AE535A" w:rsidRPr="00CA687C" w:rsidRDefault="00AE535A" w:rsidP="00AE535A">
      <w:pPr>
        <w:rPr>
          <w:b/>
          <w:bCs/>
        </w:rPr>
      </w:pPr>
    </w:p>
    <w:p w14:paraId="2F0F21DD" w14:textId="77777777" w:rsidR="00AE535A" w:rsidRDefault="00AE535A" w:rsidP="00AE535A">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cd /home/ubuntu/CourseData/MIC_data/mags_workshop/module5</w:t>
      </w:r>
    </w:p>
    <w:p w14:paraId="08C1B619" w14:textId="77777777" w:rsidR="00AE535A" w:rsidRDefault="00AE535A" w:rsidP="005A6019">
      <w:pPr>
        <w:rPr>
          <w:rFonts w:cstheme="minorHAnsi"/>
          <w:b/>
          <w:bCs/>
          <w:color w:val="000000"/>
          <w:kern w:val="0"/>
          <w:lang w:val="en-US"/>
        </w:rPr>
      </w:pPr>
    </w:p>
    <w:p w14:paraId="460684DE" w14:textId="7292E756"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Run diamond on the mobileOG-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12A741FD" w:rsidR="00280E3E" w:rsidRPr="006B2E49" w:rsidRDefault="008A46B4" w:rsidP="005A6019">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 xml:space="preserve">diamond blastp -q refined_bins/KGHS_1-0/KGHS_1-0_bin.1/prokka/KGHS_1-0_bin.1.faa --db </w:t>
      </w:r>
      <w:r w:rsidR="00C43C39" w:rsidRPr="006B2E49">
        <w:rPr>
          <w:rFonts w:ascii="Lucida Console" w:hAnsi="Lucida Console" w:cs="Menlo"/>
          <w:color w:val="000000"/>
          <w:kern w:val="0"/>
          <w:sz w:val="22"/>
          <w:szCs w:val="22"/>
          <w:highlight w:val="yellow"/>
          <w:lang w:val="en-US"/>
        </w:rPr>
        <w:t>software_dir/mobileOG-db</w:t>
      </w:r>
      <w:r w:rsidRPr="006B2E49">
        <w:rPr>
          <w:rFonts w:ascii="Lucida Console" w:hAnsi="Lucida Console" w:cs="Menlo"/>
          <w:color w:val="000000"/>
          <w:kern w:val="0"/>
          <w:sz w:val="22"/>
          <w:szCs w:val="22"/>
          <w:highlight w:val="yellow"/>
          <w:lang w:val="en-US"/>
        </w:rPr>
        <w:t>/mobileOG-db-beatrix-1.6.dmnd --outfmt 6 stitle qseqid pident bitscore slen evalue qlen sstart send qstart qend -o refined_bins/KGHS_1-0/KGHS_1-0_bin.1/mobileog_db/KGHS_1-0_bin.1.tsv --threads 14 -k 15 -e 1e-20 --query-cover 80 --id 30</w:t>
      </w:r>
    </w:p>
    <w:p w14:paraId="6256ACC6" w14:textId="77777777" w:rsidR="008A46B4" w:rsidRPr="005A6019" w:rsidRDefault="008A46B4" w:rsidP="005A6019"/>
    <w:p w14:paraId="1CC1C43B" w14:textId="45688A21" w:rsidR="00280E3E" w:rsidRDefault="00D95E01" w:rsidP="005A6019">
      <w:pPr>
        <w:rPr>
          <w:b/>
          <w:bCs/>
        </w:rPr>
      </w:pPr>
      <w:r w:rsidRPr="000F21FE">
        <w:rPr>
          <w:b/>
          <w:bCs/>
        </w:rPr>
        <w:t># Run the mobileOG-db script for parsing the output and merging the metadata for extra information.</w:t>
      </w:r>
    </w:p>
    <w:p w14:paraId="6CE82E17" w14:textId="77777777" w:rsidR="00814B4E" w:rsidRPr="000F21FE" w:rsidRDefault="00814B4E" w:rsidP="005A6019">
      <w:pPr>
        <w:rPr>
          <w:b/>
          <w:bCs/>
        </w:rPr>
      </w:pPr>
    </w:p>
    <w:p w14:paraId="542EDB35" w14:textId="61AFBEBE"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814B4E">
        <w:rPr>
          <w:rFonts w:ascii="Lucida Console" w:hAnsi="Lucida Console" w:cs="Menlo"/>
          <w:color w:val="000000"/>
          <w:kern w:val="0"/>
          <w:sz w:val="22"/>
          <w:szCs w:val="22"/>
          <w:highlight w:val="yellow"/>
          <w:lang w:val="en-US"/>
        </w:rPr>
        <w:t xml:space="preserve">python software_dir/mobileOG-db/mobileOG-pl/mobileOGs-pl-kyanite.py --o refined_bins/KGHS_1-0/KGHS_1-0_bin.3/mobileog_db/annotation --i "refined_bins/KGHS_1-0/KGHS_1-0_bin.3/mobileog_db/KGHS_1-0_bin.3.tsv" -m </w:t>
      </w:r>
      <w:r w:rsidR="00C43C39" w:rsidRPr="00814B4E">
        <w:rPr>
          <w:rFonts w:ascii="Menlo" w:hAnsi="Menlo" w:cs="Menlo"/>
          <w:color w:val="000000"/>
          <w:kern w:val="0"/>
          <w:sz w:val="22"/>
          <w:szCs w:val="22"/>
          <w:highlight w:val="yellow"/>
          <w:lang w:val="en-US"/>
        </w:rPr>
        <w:t>software_dir/mobileOG-db</w:t>
      </w:r>
      <w:r w:rsidRPr="00814B4E">
        <w:rPr>
          <w:rFonts w:ascii="Lucida Console" w:hAnsi="Lucida Console" w:cs="Menlo"/>
          <w:color w:val="000000"/>
          <w:kern w:val="0"/>
          <w:sz w:val="22"/>
          <w:szCs w:val="22"/>
          <w:highlight w:val="yellow"/>
          <w:lang w:val="en-US"/>
        </w:rPr>
        <w:t>/mobileOG-db-beatrix-1.6-All.csv</w:t>
      </w:r>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1508A9D1"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les</w:t>
      </w:r>
      <w:r w:rsidR="00571B72">
        <w:rPr>
          <w:rFonts w:ascii="Lucida Console" w:hAnsi="Lucida Console" w:cstheme="minorHAnsi"/>
          <w:sz w:val="22"/>
          <w:szCs w:val="22"/>
          <w:highlight w:val="yellow"/>
        </w:rPr>
        <w:t xml:space="preserve">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lastRenderedPageBreak/>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E7EC958" w14:textId="77777777" w:rsidR="00437C98" w:rsidRDefault="00437C98" w:rsidP="00437C98">
      <w:r>
        <w:t>You can expect to find the following types of mobile elements;</w:t>
      </w:r>
    </w:p>
    <w:p w14:paraId="20FF04C5" w14:textId="77777777" w:rsidR="00437C98" w:rsidRDefault="00437C98" w:rsidP="00437C98">
      <w:pPr>
        <w:rPr>
          <w:b/>
          <w:bCs/>
        </w:rPr>
      </w:pPr>
    </w:p>
    <w:p w14:paraId="7266BE33" w14:textId="77777777" w:rsidR="00437C98" w:rsidRPr="00000747" w:rsidRDefault="00437C98" w:rsidP="00437C98">
      <w:pPr>
        <w:pStyle w:val="ListParagraph"/>
        <w:numPr>
          <w:ilvl w:val="0"/>
          <w:numId w:val="4"/>
        </w:numPr>
      </w:pPr>
      <w:r w:rsidRPr="00ED3B46">
        <w:rPr>
          <w:b/>
          <w:bCs/>
        </w:rPr>
        <w:t xml:space="preserve">Insertion sequences (IS) </w:t>
      </w:r>
      <w:r>
        <w:t xml:space="preserve">– </w:t>
      </w:r>
      <w:r w:rsidRPr="00000747">
        <w:t>small pieces of DNA which move within or between genomes using their own specialized recombination systems. i.e. transposons</w:t>
      </w:r>
    </w:p>
    <w:p w14:paraId="6A9B930D" w14:textId="77777777" w:rsidR="00437C98" w:rsidRDefault="00437C98" w:rsidP="00437C98">
      <w:pPr>
        <w:rPr>
          <w:b/>
          <w:bCs/>
        </w:rPr>
      </w:pPr>
    </w:p>
    <w:p w14:paraId="6D65428B" w14:textId="77777777" w:rsidR="00437C98" w:rsidRPr="00000747" w:rsidRDefault="00437C98" w:rsidP="00437C98">
      <w:pPr>
        <w:pStyle w:val="ListParagraph"/>
        <w:numPr>
          <w:ilvl w:val="0"/>
          <w:numId w:val="4"/>
        </w:numPr>
      </w:pPr>
      <w:r w:rsidRPr="00ED3B46">
        <w:rPr>
          <w:b/>
          <w:bCs/>
        </w:rPr>
        <w:t xml:space="preserve">Integrative genomic elements (IGEs) </w:t>
      </w:r>
      <w:r>
        <w:t>–</w:t>
      </w:r>
      <w:r w:rsidRPr="00000747">
        <w:t xml:space="preserve"> mobile multigene DNA units that integrate into and excise from host bacterial genomes.</w:t>
      </w:r>
    </w:p>
    <w:p w14:paraId="60B6D31E" w14:textId="77777777" w:rsidR="00437C98" w:rsidRDefault="00437C98" w:rsidP="00437C98"/>
    <w:p w14:paraId="60CE1338" w14:textId="77777777" w:rsidR="00437C98" w:rsidRPr="00851B14" w:rsidRDefault="00437C98" w:rsidP="00437C98">
      <w:pPr>
        <w:pStyle w:val="ListParagraph"/>
        <w:numPr>
          <w:ilvl w:val="0"/>
          <w:numId w:val="4"/>
        </w:numPr>
      </w:pPr>
      <w:r w:rsidRPr="00ED3B46">
        <w:rPr>
          <w:b/>
          <w:bCs/>
        </w:rPr>
        <w:t>Plasmids</w:t>
      </w:r>
      <w:r w:rsidRPr="00851B14">
        <w:t xml:space="preserve"> </w:t>
      </w:r>
      <w:r>
        <w:t>–</w:t>
      </w:r>
      <w:r w:rsidRPr="00851B14">
        <w:t xml:space="preserve"> small circular extrachromosomal DNA molecules that replicate and are transmitted independent from chromosomal DNA.</w:t>
      </w:r>
    </w:p>
    <w:p w14:paraId="5CC425B5" w14:textId="77777777" w:rsidR="00437C98" w:rsidRDefault="00437C98" w:rsidP="00437C98">
      <w:pPr>
        <w:rPr>
          <w:b/>
          <w:bCs/>
        </w:rPr>
      </w:pPr>
    </w:p>
    <w:p w14:paraId="6BE76CD7" w14:textId="77777777" w:rsidR="00437C98" w:rsidRDefault="00437C98" w:rsidP="00437C98">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mobileOG-db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xml:space="preserve">: How many IS, IGE, plasmid and/or phage sequences are in the KGHS_1-0_bin.1.fa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output of mobileOG-db to prokka. What did prokka</w:t>
      </w:r>
      <w:r w:rsidR="002F47D8" w:rsidRPr="00C75471">
        <w:rPr>
          <w:color w:val="000000" w:themeColor="text1"/>
        </w:rPr>
        <w:t xml:space="preserve"> and mobileOG-db</w:t>
      </w:r>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the the annotations from mobileOG-db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prokka protein fasta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7D4CADF" w14:textId="77777777" w:rsidR="007F4F29" w:rsidRPr="00464E71" w:rsidRDefault="007F4F29" w:rsidP="007F4F29">
      <w:pPr>
        <w:rPr>
          <w:b/>
          <w:bCs/>
        </w:rPr>
      </w:pPr>
      <w:r w:rsidRPr="00464E71">
        <w:rPr>
          <w:b/>
          <w:bCs/>
        </w:rPr>
        <w:t>Appendi</w:t>
      </w:r>
      <w:r>
        <w:rPr>
          <w:b/>
          <w:bCs/>
        </w:rPr>
        <w:t>ces</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Appendix Section 1: Downloading SRA datasets</w:t>
      </w:r>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bioproject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2"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 xml:space="preserve">If you scroll down to the SRA Experiments section shown in the following screenshot, you will see the link labelled 17 which will take you to the SRA experiment page. For your convenience </w:t>
      </w:r>
      <w:r w:rsidRPr="005A6019">
        <w:lastRenderedPageBreak/>
        <w:t>we have provided the following link (</w:t>
      </w:r>
      <w:hyperlink r:id="rId53"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 xml:space="preserve">Once you are at the following page you can click on the “Send to:” drop down menu and select “File”, then the Format drop down menu and select “RunInfo” and click “Create File”. This will download a file called “SraRunInfo.csv” which lists each SRA entry for the KGHS Pilot Dataset with each having an SRA Run ID and a sample name in the file that we can use to download each shotgun metagenome paired end read set using the fasterq-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We can then use the “SraRunInfo.csv” file to download each sample using fasterq-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BioProject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For the purpose of this tutorial we have selected a subset of the data with four samples so that you can follow along before applying what you have learned to larger public datasets. We used the shell script “download_sra_subsampled_dataset.sh” to download the four samples we selected. An example of the fasterq-dump command is shown below. The command is set to use 4 threads to make the process a bit faster. The output file name is specified as the sample name KGHS_8-0 and the output directory is specified cleaned_fastq_files. The –split-files option converts the SRA to fastq files automatically, and splits the reads into read 1 and read 2 files.</w:t>
      </w:r>
    </w:p>
    <w:p w14:paraId="56C14438" w14:textId="77777777" w:rsidR="005D0997" w:rsidRPr="005A6019" w:rsidRDefault="005D0997" w:rsidP="005A6019"/>
    <w:p w14:paraId="4F62EA77" w14:textId="77777777" w:rsidR="005D0997" w:rsidRDefault="005D0997" w:rsidP="005A6019">
      <w:r w:rsidRPr="005A6019">
        <w:t>Example command:</w:t>
      </w:r>
    </w:p>
    <w:p w14:paraId="09867B52" w14:textId="77777777" w:rsidR="009E3C38" w:rsidRPr="005A6019" w:rsidRDefault="009E3C38" w:rsidP="005A6019"/>
    <w:p w14:paraId="20C9B412" w14:textId="521A1281" w:rsidR="005D0997" w:rsidRPr="0015334E" w:rsidRDefault="005D0997" w:rsidP="005A6019">
      <w:pPr>
        <w:rPr>
          <w:rFonts w:ascii="Lucida Console" w:hAnsi="Lucida Console"/>
          <w:sz w:val="22"/>
          <w:szCs w:val="22"/>
        </w:rPr>
      </w:pPr>
      <w:r w:rsidRPr="0015334E">
        <w:rPr>
          <w:rFonts w:ascii="Lucida Console" w:hAnsi="Lucida Console"/>
          <w:sz w:val="22"/>
          <w:szCs w:val="22"/>
        </w:rPr>
        <w:t>fasterq-dump --threads 4 --outfile KGHS_</w:t>
      </w:r>
      <w:r w:rsidR="002147FE" w:rsidRPr="0015334E">
        <w:rPr>
          <w:rFonts w:ascii="Lucida Console" w:hAnsi="Lucida Console"/>
          <w:sz w:val="22"/>
          <w:szCs w:val="22"/>
        </w:rPr>
        <w:t>1</w:t>
      </w:r>
      <w:r w:rsidRPr="0015334E">
        <w:rPr>
          <w:rFonts w:ascii="Lucida Console" w:hAnsi="Lucida Console"/>
          <w:sz w:val="22"/>
          <w:szCs w:val="22"/>
        </w:rPr>
        <w:t xml:space="preserve">-0 --outdir cleaned_fastq_files --split-files </w:t>
      </w:r>
      <w:r w:rsidR="002147FE" w:rsidRPr="0015334E">
        <w:rPr>
          <w:rFonts w:ascii="Lucida Console" w:hAnsi="Lucida Console"/>
          <w:sz w:val="22"/>
          <w:szCs w:val="22"/>
        </w:rPr>
        <w:t>SRR19237623</w:t>
      </w:r>
    </w:p>
    <w:p w14:paraId="3269D927" w14:textId="77777777" w:rsidR="00372318" w:rsidRDefault="00372318" w:rsidP="005A6019"/>
    <w:p w14:paraId="54A616A9" w14:textId="77777777" w:rsidR="00372318" w:rsidRDefault="00372318" w:rsidP="005A6019"/>
    <w:p w14:paraId="742FF9B9" w14:textId="77777777" w:rsidR="0015334E" w:rsidRDefault="0015334E" w:rsidP="005A6019"/>
    <w:p w14:paraId="702240C9" w14:textId="77777777" w:rsidR="0015334E" w:rsidRDefault="0015334E" w:rsidP="005A6019"/>
    <w:p w14:paraId="7227FA5A" w14:textId="77777777" w:rsidR="0015334E" w:rsidRDefault="0015334E" w:rsidP="005A6019"/>
    <w:p w14:paraId="445CA1A7" w14:textId="2E209D3E" w:rsidR="001417CA" w:rsidRPr="00CE03A7" w:rsidRDefault="001417CA" w:rsidP="005A6019">
      <w:pPr>
        <w:rPr>
          <w:b/>
          <w:bCs/>
        </w:rPr>
      </w:pPr>
      <w:r w:rsidRPr="00CE03A7">
        <w:rPr>
          <w:b/>
          <w:bCs/>
        </w:rPr>
        <w:lastRenderedPageBreak/>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slurm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63C45AE3" w14:textId="3A84F697" w:rsidR="0054739E"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jobs we supplied shell scripts and job array sbatch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github repository to download these scripts for your use</w:t>
      </w:r>
      <w:r w:rsidR="001D0C15">
        <w:t>. Follow the instructions there for how to install the conda environments, databases and running the scripts.</w:t>
      </w:r>
      <w:r w:rsidR="00057EF5">
        <w:t xml:space="preserve"> </w:t>
      </w:r>
      <w:hyperlink r:id="rId56" w:history="1">
        <w:r w:rsidR="007E584A" w:rsidRPr="00EA58EE">
          <w:rPr>
            <w:rStyle w:val="Hyperlink"/>
          </w:rPr>
          <w:t>https://github.com/bioinformaticsdotca/MIC_2023/blob/main/module5/scripts</w:t>
        </w:r>
      </w:hyperlink>
      <w:r w:rsidR="007E584A">
        <w:t xml:space="preserve"> </w:t>
      </w:r>
    </w:p>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04228F44" w:rsidR="00AD7284" w:rsidRPr="005A0B3B" w:rsidRDefault="008A5CE4" w:rsidP="00AD7284">
      <w:pPr>
        <w:rPr>
          <w:b/>
          <w:bCs/>
        </w:rPr>
      </w:pPr>
      <w:r>
        <w:rPr>
          <w:b/>
          <w:bCs/>
        </w:rPr>
        <w:t>Alternate function annotation tool</w:t>
      </w:r>
      <w:r w:rsidRPr="005A0B3B">
        <w:rPr>
          <w:b/>
          <w:bCs/>
        </w:rPr>
        <w:t>: eggnog-mapper</w:t>
      </w:r>
      <w:r>
        <w:rPr>
          <w:b/>
          <w:bCs/>
        </w:rPr>
        <w:t>.</w:t>
      </w:r>
    </w:p>
    <w:p w14:paraId="7F02C84B" w14:textId="77777777" w:rsidR="00AD7284" w:rsidRDefault="00AD7284" w:rsidP="00AD7284"/>
    <w:p w14:paraId="28CAD0EB" w14:textId="77777777" w:rsidR="00AD7284" w:rsidRPr="005A6019" w:rsidRDefault="00AD7284" w:rsidP="00AD7284">
      <w:r w:rsidRPr="005A6019">
        <w:t>eggnog-mapper (</w:t>
      </w:r>
      <w:hyperlink r:id="rId57"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8"/>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167D83D3" w14:textId="14D521D5" w:rsidR="00DE0014" w:rsidRPr="00D033F7" w:rsidRDefault="00DE0014" w:rsidP="00DE0014">
      <w:pPr>
        <w:rPr>
          <w:rFonts w:cstheme="minorHAnsi"/>
        </w:rPr>
      </w:pPr>
      <w:r w:rsidRPr="00D033F7">
        <w:rPr>
          <w:rFonts w:cstheme="minorHAnsi"/>
        </w:rPr>
        <w:t xml:space="preserve">The eggnog-mapper program annotates a protein.fasta file using </w:t>
      </w:r>
      <w:r w:rsidR="00D033F7" w:rsidRPr="00D033F7">
        <w:rPr>
          <w:rFonts w:cstheme="minorHAnsi"/>
        </w:rPr>
        <w:t xml:space="preserve">databases download using the download_eggnog_data.py </w:t>
      </w:r>
      <w:r w:rsidR="00160741">
        <w:rPr>
          <w:rFonts w:cstheme="minorHAnsi"/>
        </w:rPr>
        <w:t>(</w:t>
      </w:r>
      <w:hyperlink r:id="rId59" w:history="1">
        <w:r w:rsidR="00160741" w:rsidRPr="00EA58EE">
          <w:rPr>
            <w:rStyle w:val="Hyperlink"/>
            <w:rFonts w:cstheme="minorHAnsi"/>
          </w:rPr>
          <w:t>https://github.com/eggnogdb/eggnog-mapper</w:t>
        </w:r>
      </w:hyperlink>
      <w:r w:rsidR="00160741">
        <w:rPr>
          <w:rFonts w:cstheme="minorHAnsi"/>
        </w:rPr>
        <w:t>)</w:t>
      </w:r>
      <w:r w:rsidR="008826DD">
        <w:rPr>
          <w:rFonts w:cstheme="minorHAnsi"/>
        </w:rPr>
        <w:t xml:space="preserve"> </w:t>
      </w:r>
      <w:r w:rsidR="00D033F7" w:rsidRPr="00D033F7">
        <w:rPr>
          <w:rFonts w:cstheme="minorHAnsi"/>
        </w:rPr>
        <w:t>script.</w:t>
      </w:r>
    </w:p>
    <w:p w14:paraId="6836F3FE" w14:textId="77777777" w:rsidR="00DE0014" w:rsidRDefault="00DE0014" w:rsidP="00DE0014"/>
    <w:p w14:paraId="1F3B35E9" w14:textId="77777777" w:rsidR="00DE0014" w:rsidRPr="005A6019" w:rsidRDefault="00DE0014" w:rsidP="00DE0014">
      <w:r w:rsidRPr="005A6019">
        <w:t xml:space="preserve">Example </w:t>
      </w:r>
      <w:r>
        <w:t>c</w:t>
      </w:r>
      <w:r w:rsidRPr="005A6019">
        <w:t>ommand:</w:t>
      </w:r>
    </w:p>
    <w:p w14:paraId="18312811" w14:textId="77777777" w:rsidR="00AD7284" w:rsidRDefault="00AD7284" w:rsidP="00AD7284"/>
    <w:p w14:paraId="2C647CB8" w14:textId="77777777" w:rsidR="00A01427" w:rsidRDefault="00A01427" w:rsidP="00A01427">
      <w:pPr>
        <w:rPr>
          <w:b/>
          <w:bCs/>
        </w:rPr>
      </w:pPr>
      <w:r w:rsidRPr="00CA687C">
        <w:rPr>
          <w:b/>
          <w:bCs/>
        </w:rPr>
        <w:t># Change the directory back to the module5 directory.</w:t>
      </w:r>
    </w:p>
    <w:p w14:paraId="26117B75" w14:textId="77777777" w:rsidR="00A01427" w:rsidRPr="00CA687C" w:rsidRDefault="00A01427" w:rsidP="00A01427">
      <w:pPr>
        <w:rPr>
          <w:b/>
          <w:bCs/>
        </w:rPr>
      </w:pPr>
    </w:p>
    <w:p w14:paraId="07B9FE77" w14:textId="77777777" w:rsidR="00A01427" w:rsidRDefault="00A01427" w:rsidP="00A01427">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6927869F" w14:textId="77777777" w:rsidR="00A01427" w:rsidRDefault="00A01427" w:rsidP="00AD7284"/>
    <w:p w14:paraId="19E82414" w14:textId="698410E7" w:rsidR="00DC68E0" w:rsidRPr="00AE7910" w:rsidRDefault="00DC68E0" w:rsidP="00AD7284">
      <w:pPr>
        <w:rPr>
          <w:b/>
          <w:bCs/>
        </w:rPr>
      </w:pPr>
      <w:r w:rsidRPr="00AE7910">
        <w:rPr>
          <w:b/>
          <w:bCs/>
        </w:rPr>
        <w:t># Activate the eggnog_mapper conda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r w:rsidRPr="00AE7910">
        <w:rPr>
          <w:rFonts w:ascii="Lucida Console" w:hAnsi="Lucida Console"/>
          <w:sz w:val="22"/>
          <w:szCs w:val="22"/>
        </w:rPr>
        <w:t>conda activate eggnog_mapper_env</w:t>
      </w:r>
    </w:p>
    <w:p w14:paraId="380F8B10" w14:textId="77777777" w:rsidR="00DC68E0" w:rsidRDefault="00DC68E0" w:rsidP="00AD7284"/>
    <w:p w14:paraId="6FE64B84" w14:textId="70B320DC" w:rsidR="00803D39" w:rsidRPr="0061209C" w:rsidRDefault="00803D39" w:rsidP="00AD7284">
      <w:pPr>
        <w:rPr>
          <w:b/>
          <w:bCs/>
        </w:rPr>
      </w:pPr>
      <w:r w:rsidRPr="0061209C">
        <w:rPr>
          <w:b/>
          <w:bCs/>
        </w:rPr>
        <w:t># Run the eggnog-mapper annotation command using the prokka protein fasta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i refined_bins/KGHS_1-0/KGHS_1-0_bin.1/prokka/KGHS_1-0_bin.1.faa --itype proteins --cpu 14 --data_dir /bulk/IMCshared_bulk/shared/shared_software/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5A6CEC0D" w:rsidR="00AD7284" w:rsidRDefault="00AD7284" w:rsidP="00AD7284">
      <w:r w:rsidRPr="000D4013">
        <w:rPr>
          <w:b/>
          <w:bCs/>
        </w:rPr>
        <w:t>#query</w:t>
      </w:r>
      <w:r w:rsidR="00CA57F9">
        <w:rPr>
          <w:b/>
          <w:bCs/>
        </w:rPr>
        <w:t xml:space="preserve"> </w:t>
      </w:r>
      <w:r w:rsidR="00CA57F9" w:rsidRPr="00CA57F9">
        <w:t xml:space="preserve">– The </w:t>
      </w:r>
      <w:r w:rsidR="00B96D7B">
        <w:t>q</w:t>
      </w:r>
      <w:r w:rsidR="00CA57F9" w:rsidRPr="00CA57F9">
        <w:t xml:space="preserve">uery </w:t>
      </w:r>
      <w:r w:rsidR="00B96D7B">
        <w:t>n</w:t>
      </w:r>
      <w:r w:rsidR="00765D3B">
        <w:t>ame</w:t>
      </w:r>
    </w:p>
    <w:p w14:paraId="0FB43267" w14:textId="77777777" w:rsidR="00982467" w:rsidRPr="000D4013" w:rsidRDefault="00982467" w:rsidP="00AD7284">
      <w:pPr>
        <w:rPr>
          <w:b/>
          <w:bCs/>
        </w:rPr>
      </w:pPr>
    </w:p>
    <w:p w14:paraId="556F8D06" w14:textId="3A21639B" w:rsidR="00AD7284" w:rsidRDefault="00AD7284" w:rsidP="00AD7284">
      <w:r w:rsidRPr="000D4013">
        <w:rPr>
          <w:b/>
          <w:bCs/>
        </w:rPr>
        <w:t>seed_ortholog</w:t>
      </w:r>
      <w:r w:rsidR="00CA57F9">
        <w:rPr>
          <w:b/>
          <w:bCs/>
        </w:rPr>
        <w:t xml:space="preserve"> </w:t>
      </w:r>
      <w:r w:rsidR="00CA57F9">
        <w:t>-</w:t>
      </w:r>
      <w:r w:rsidR="00C14BA1" w:rsidRPr="00C14BA1">
        <w:t xml:space="preserve"> </w:t>
      </w:r>
      <w:r w:rsidR="00C14BA1">
        <w:t>The seed ortholog ID</w:t>
      </w:r>
    </w:p>
    <w:p w14:paraId="0ACAE71C" w14:textId="77777777" w:rsidR="00982467" w:rsidRPr="00CA57F9" w:rsidRDefault="00982467" w:rsidP="00AD7284"/>
    <w:p w14:paraId="3381FB6B" w14:textId="3A55353E" w:rsidR="00AD7284" w:rsidRDefault="00AD7284" w:rsidP="00AD7284">
      <w:r w:rsidRPr="000D4013">
        <w:rPr>
          <w:b/>
          <w:bCs/>
        </w:rPr>
        <w:t>evalue</w:t>
      </w:r>
      <w:r w:rsidR="00CA57F9">
        <w:rPr>
          <w:b/>
          <w:bCs/>
        </w:rPr>
        <w:t xml:space="preserve"> </w:t>
      </w:r>
      <w:r w:rsidR="00D642A8">
        <w:t>– The seed ortholog e-value</w:t>
      </w:r>
    </w:p>
    <w:p w14:paraId="558082D1" w14:textId="77777777" w:rsidR="00982467" w:rsidRPr="00CA57F9" w:rsidRDefault="00982467" w:rsidP="00AD7284"/>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r w:rsidR="00CA57F9">
        <w:rPr>
          <w:rFonts w:ascii="Calibri" w:hAnsi="Calibri" w:cs="Calibri"/>
        </w:rPr>
        <w:t>-</w:t>
      </w:r>
      <w:r w:rsidR="00D642A8">
        <w:rPr>
          <w:rFonts w:ascii="Calibri" w:hAnsi="Calibri" w:cs="Calibri"/>
        </w:rPr>
        <w:t xml:space="preserve">  The seed ortholog </w:t>
      </w:r>
      <w:r w:rsidR="00C14BA1">
        <w:rPr>
          <w:rFonts w:ascii="Calibri" w:hAnsi="Calibri" w:cs="Calibri"/>
        </w:rPr>
        <w:t>bit score</w:t>
      </w:r>
    </w:p>
    <w:p w14:paraId="59294E8C" w14:textId="77777777" w:rsidR="000D4013" w:rsidRDefault="000D4013" w:rsidP="000D4013">
      <w:pPr>
        <w:pStyle w:val="NoSpacing"/>
      </w:pPr>
    </w:p>
    <w:p w14:paraId="265570A5" w14:textId="5DD6AAAE" w:rsidR="0070781D" w:rsidRDefault="00AD7284" w:rsidP="000D4013">
      <w:pPr>
        <w:pStyle w:val="NoSpacing"/>
        <w:rPr>
          <w:i/>
          <w:iCs/>
        </w:rPr>
      </w:pPr>
      <w:r w:rsidRPr="000D4013">
        <w:rPr>
          <w:b/>
          <w:bCs/>
        </w:rPr>
        <w:t>eggNOG_OGs</w:t>
      </w:r>
      <w:r w:rsidR="0070781D" w:rsidRPr="0070781D">
        <w:t xml:space="preserve"> - </w:t>
      </w:r>
      <w:r w:rsidR="00B96D7B">
        <w:t>A</w:t>
      </w:r>
      <w:r w:rsidR="0070781D" w:rsidRPr="0070781D">
        <w:t xml:space="preserve"> comma-separated, clade depth-sorted (broadest to narrowest), list of Orthologous Groups (OGs) identified for this query. Note that each OG is represented in the following format: </w:t>
      </w:r>
      <w:r w:rsidR="0070781D" w:rsidRPr="0070781D">
        <w:rPr>
          <w:i/>
          <w:iCs/>
        </w:rPr>
        <w:t>OG@tax_id|tax_name</w:t>
      </w:r>
    </w:p>
    <w:p w14:paraId="02821D3A" w14:textId="77777777" w:rsidR="00DB6140" w:rsidRDefault="00DB6140" w:rsidP="000D4013">
      <w:pPr>
        <w:pStyle w:val="NoSpacing"/>
      </w:pPr>
    </w:p>
    <w:p w14:paraId="46EC0730" w14:textId="3FBC99C2" w:rsidR="00AD7284" w:rsidRDefault="00AD7284" w:rsidP="000D4013">
      <w:pPr>
        <w:pStyle w:val="NoSpacing"/>
      </w:pPr>
      <w:r w:rsidRPr="000D4013">
        <w:rPr>
          <w:b/>
          <w:bCs/>
        </w:rPr>
        <w:t>max_annot_lvl</w:t>
      </w:r>
      <w:r w:rsidR="00DB6140">
        <w:t xml:space="preserve"> - </w:t>
      </w:r>
      <w:r w:rsidR="00DB6140" w:rsidRPr="00DB6140">
        <w:t>tax_id|tax_name of the level of widest OG used to retrieve orthologs for annotations.</w:t>
      </w:r>
    </w:p>
    <w:p w14:paraId="6D2D81F2" w14:textId="77777777" w:rsidR="000D4013" w:rsidRDefault="000D4013" w:rsidP="000D4013">
      <w:pPr>
        <w:pStyle w:val="NoSpacing"/>
      </w:pPr>
    </w:p>
    <w:p w14:paraId="67DC8A96" w14:textId="1CC8AB66" w:rsidR="00AD7284" w:rsidRDefault="00AD7284" w:rsidP="000D4013">
      <w:pPr>
        <w:pStyle w:val="NoSpacing"/>
      </w:pPr>
      <w:r w:rsidRPr="000D4013">
        <w:rPr>
          <w:b/>
          <w:bCs/>
        </w:rPr>
        <w:t>COG_category</w:t>
      </w:r>
      <w:r w:rsidR="00DB6140">
        <w:t xml:space="preserve"> - </w:t>
      </w:r>
      <w:r w:rsidR="00DB6140" w:rsidRPr="00DB6140">
        <w:t xml:space="preserve">COG category of the narrowest OG with a valid </w:t>
      </w:r>
      <w:r w:rsidR="00B852DE">
        <w:t>assignment</w:t>
      </w:r>
      <w:r w:rsidR="00DB6140" w:rsidRPr="00DB6140">
        <w:t>.</w:t>
      </w:r>
    </w:p>
    <w:p w14:paraId="50793517" w14:textId="77777777" w:rsidR="00982467" w:rsidRPr="0070781D" w:rsidRDefault="00982467" w:rsidP="000D4013">
      <w:pPr>
        <w:pStyle w:val="NoSpacing"/>
      </w:pPr>
    </w:p>
    <w:p w14:paraId="12BD87A5" w14:textId="084E5BAF" w:rsidR="00AD7284" w:rsidRDefault="00AD7284" w:rsidP="000D4013">
      <w:pPr>
        <w:pStyle w:val="NoSpacing"/>
      </w:pPr>
      <w:r w:rsidRPr="00A43F97">
        <w:rPr>
          <w:b/>
          <w:bCs/>
        </w:rPr>
        <w:t>Description</w:t>
      </w:r>
      <w:r w:rsidR="00607626">
        <w:t xml:space="preserve"> - </w:t>
      </w:r>
      <w:r w:rsidR="00607626" w:rsidRPr="00607626">
        <w:t xml:space="preserve">Description of the narrowest OG with a valid </w:t>
      </w:r>
      <w:r w:rsidR="00B852DE">
        <w:t>assignment</w:t>
      </w:r>
      <w:r w:rsidR="00607626" w:rsidRPr="00607626">
        <w:t>.</w:t>
      </w:r>
    </w:p>
    <w:p w14:paraId="40EDBBCA" w14:textId="77777777" w:rsidR="00982467" w:rsidRPr="0070781D" w:rsidRDefault="00982467" w:rsidP="000D4013">
      <w:pPr>
        <w:pStyle w:val="NoSpacing"/>
      </w:pPr>
    </w:p>
    <w:p w14:paraId="0C096EAE" w14:textId="53A51319" w:rsidR="00AD7284" w:rsidRDefault="00AD7284" w:rsidP="000D4013">
      <w:pPr>
        <w:pStyle w:val="NoSpacing"/>
        <w:rPr>
          <w:b/>
          <w:bCs/>
        </w:rPr>
      </w:pPr>
      <w:r w:rsidRPr="000D4013">
        <w:rPr>
          <w:b/>
          <w:bCs/>
        </w:rPr>
        <w:t>Preferred_name</w:t>
      </w:r>
      <w:r w:rsidR="00982467">
        <w:rPr>
          <w:b/>
          <w:bCs/>
        </w:rPr>
        <w:t xml:space="preserve"> </w:t>
      </w:r>
      <w:r w:rsidR="00DA20ED" w:rsidRPr="00DA20ED">
        <w:t>–</w:t>
      </w:r>
      <w:r w:rsidR="00982467" w:rsidRPr="00DA20ED">
        <w:t xml:space="preserve"> </w:t>
      </w:r>
      <w:r w:rsidR="00DA20ED" w:rsidRPr="00DA20ED">
        <w:t xml:space="preserve">The preferred name of the protein </w:t>
      </w:r>
      <w:r w:rsidR="00DA20ED">
        <w:t>sequence</w:t>
      </w:r>
      <w:r w:rsidR="00DA20ED" w:rsidRPr="00DA20ED">
        <w:t>.</w:t>
      </w:r>
    </w:p>
    <w:p w14:paraId="28FD4FA1" w14:textId="77777777" w:rsidR="00982467" w:rsidRPr="000D4013" w:rsidRDefault="00982467" w:rsidP="000D4013">
      <w:pPr>
        <w:pStyle w:val="NoSpacing"/>
        <w:rPr>
          <w:b/>
          <w:bCs/>
        </w:rPr>
      </w:pPr>
    </w:p>
    <w:p w14:paraId="60E7C35B" w14:textId="1A2444E4" w:rsidR="00AD7284" w:rsidRDefault="00AD7284" w:rsidP="000D4013">
      <w:pPr>
        <w:pStyle w:val="NoSpacing"/>
      </w:pPr>
      <w:r w:rsidRPr="000D4013">
        <w:rPr>
          <w:b/>
          <w:bCs/>
        </w:rPr>
        <w:t>GOs</w:t>
      </w:r>
      <w:r w:rsidR="00C655DC">
        <w:t xml:space="preserve"> – Gene Ontology IDs</w:t>
      </w:r>
    </w:p>
    <w:p w14:paraId="24F5EAA4" w14:textId="77777777" w:rsidR="00982467" w:rsidRPr="005A6019" w:rsidRDefault="00982467" w:rsidP="000D4013">
      <w:pPr>
        <w:pStyle w:val="NoSpacing"/>
      </w:pPr>
    </w:p>
    <w:p w14:paraId="363E521A" w14:textId="1F50BE94" w:rsidR="00AD7284" w:rsidRDefault="00AD7284" w:rsidP="000D4013">
      <w:pPr>
        <w:pStyle w:val="NoSpacing"/>
      </w:pPr>
      <w:r w:rsidRPr="000D4013">
        <w:rPr>
          <w:b/>
          <w:bCs/>
        </w:rPr>
        <w:t>EC</w:t>
      </w:r>
      <w:r w:rsidR="00346A4E" w:rsidRPr="000D4013">
        <w:rPr>
          <w:b/>
          <w:bCs/>
        </w:rPr>
        <w:t xml:space="preserve"> </w:t>
      </w:r>
      <w:r w:rsidR="00346A4E">
        <w:t xml:space="preserve">– Enzyme </w:t>
      </w:r>
      <w:r w:rsidR="00627984">
        <w:t>c</w:t>
      </w:r>
      <w:r w:rsidR="00346A4E">
        <w:t>lass</w:t>
      </w:r>
      <w:r w:rsidR="005767D5">
        <w:t xml:space="preserve"> </w:t>
      </w:r>
      <w:r w:rsidR="00627984">
        <w:t>n</w:t>
      </w:r>
      <w:r w:rsidR="005767D5">
        <w:t>umber</w:t>
      </w:r>
    </w:p>
    <w:p w14:paraId="3B142AA1" w14:textId="77777777" w:rsidR="00982467" w:rsidRPr="005A6019" w:rsidRDefault="00982467" w:rsidP="000D4013">
      <w:pPr>
        <w:pStyle w:val="NoSpacing"/>
      </w:pPr>
    </w:p>
    <w:p w14:paraId="0FE07355" w14:textId="028D3271" w:rsidR="00AD7284" w:rsidRDefault="00AD7284" w:rsidP="000D4013">
      <w:pPr>
        <w:pStyle w:val="NoSpacing"/>
      </w:pPr>
      <w:r w:rsidRPr="000D4013">
        <w:rPr>
          <w:b/>
          <w:bCs/>
        </w:rPr>
        <w:t>KEGG_ko</w:t>
      </w:r>
      <w:r w:rsidR="00346A4E">
        <w:t xml:space="preserve"> – KEGG ko ID</w:t>
      </w:r>
    </w:p>
    <w:p w14:paraId="0DFFF0C6" w14:textId="77777777" w:rsidR="00982467" w:rsidRPr="005A6019" w:rsidRDefault="00982467" w:rsidP="000D4013">
      <w:pPr>
        <w:pStyle w:val="NoSpacing"/>
      </w:pPr>
    </w:p>
    <w:p w14:paraId="30B54D16" w14:textId="2C4D025C" w:rsidR="00AD7284" w:rsidRDefault="00AD7284" w:rsidP="000D4013">
      <w:pPr>
        <w:pStyle w:val="NoSpacing"/>
      </w:pPr>
      <w:r w:rsidRPr="000D4013">
        <w:rPr>
          <w:b/>
          <w:bCs/>
        </w:rPr>
        <w:t>KEGG_Pathway</w:t>
      </w:r>
      <w:r w:rsidR="00346A4E">
        <w:t xml:space="preserve"> – KEGG pathway ID</w:t>
      </w:r>
    </w:p>
    <w:p w14:paraId="469C3AC5" w14:textId="77777777" w:rsidR="00982467" w:rsidRPr="005A6019" w:rsidRDefault="00982467" w:rsidP="000D4013">
      <w:pPr>
        <w:pStyle w:val="NoSpacing"/>
      </w:pPr>
    </w:p>
    <w:p w14:paraId="365B0A3A" w14:textId="411EAE42" w:rsidR="00AD7284" w:rsidRDefault="00AD7284" w:rsidP="000D4013">
      <w:pPr>
        <w:pStyle w:val="NoSpacing"/>
      </w:pPr>
      <w:r w:rsidRPr="000D4013">
        <w:rPr>
          <w:b/>
          <w:bCs/>
        </w:rPr>
        <w:t>KEGG_Module</w:t>
      </w:r>
      <w:r w:rsidR="00346A4E">
        <w:t xml:space="preserve"> – KEGG </w:t>
      </w:r>
      <w:r w:rsidR="004728CC">
        <w:t>m</w:t>
      </w:r>
      <w:r w:rsidR="00346A4E">
        <w:t>odule ID</w:t>
      </w:r>
    </w:p>
    <w:p w14:paraId="2CB9AC98" w14:textId="77777777" w:rsidR="00982467" w:rsidRPr="005A6019" w:rsidRDefault="00982467" w:rsidP="000D4013">
      <w:pPr>
        <w:pStyle w:val="NoSpacing"/>
      </w:pPr>
    </w:p>
    <w:p w14:paraId="5DA4269D" w14:textId="0515B354" w:rsidR="00AD7284" w:rsidRDefault="00AD7284" w:rsidP="00AD7284">
      <w:r w:rsidRPr="000D4013">
        <w:rPr>
          <w:b/>
          <w:bCs/>
        </w:rPr>
        <w:t>KEGG_Reaction</w:t>
      </w:r>
      <w:r w:rsidR="00346A4E">
        <w:t xml:space="preserve"> – KEGG reaction ID</w:t>
      </w:r>
    </w:p>
    <w:p w14:paraId="568E813F" w14:textId="77777777" w:rsidR="00982467" w:rsidRPr="005A6019" w:rsidRDefault="00982467" w:rsidP="00AD7284"/>
    <w:p w14:paraId="7D6A432D" w14:textId="35926C6B" w:rsidR="00AD7284" w:rsidRDefault="00AD7284" w:rsidP="00AD7284">
      <w:r w:rsidRPr="000D4013">
        <w:rPr>
          <w:b/>
          <w:bCs/>
        </w:rPr>
        <w:t>KEGG_rclass</w:t>
      </w:r>
      <w:r w:rsidR="00346A4E">
        <w:t xml:space="preserve"> – KEGG rclass information.</w:t>
      </w:r>
    </w:p>
    <w:p w14:paraId="3B269860" w14:textId="77777777" w:rsidR="00982467" w:rsidRPr="005A6019" w:rsidRDefault="00982467" w:rsidP="00AD7284"/>
    <w:p w14:paraId="70A015FF" w14:textId="391E95F5" w:rsidR="00AD7284" w:rsidRDefault="00AD7284" w:rsidP="00AD7284">
      <w:r w:rsidRPr="000D4013">
        <w:rPr>
          <w:b/>
          <w:bCs/>
        </w:rPr>
        <w:t>BRITE</w:t>
      </w:r>
      <w:r w:rsidR="00346A4E">
        <w:t xml:space="preserve"> – KEGG BRITE ID</w:t>
      </w:r>
    </w:p>
    <w:p w14:paraId="2060F453" w14:textId="77777777" w:rsidR="00982467" w:rsidRPr="005A6019" w:rsidRDefault="00982467" w:rsidP="00AD7284"/>
    <w:p w14:paraId="4878D331" w14:textId="441112C6" w:rsidR="00AD7284" w:rsidRDefault="00AD7284" w:rsidP="00AD7284">
      <w:r w:rsidRPr="000D4013">
        <w:rPr>
          <w:b/>
          <w:bCs/>
        </w:rPr>
        <w:t>KEGG_TC</w:t>
      </w:r>
      <w:r w:rsidR="00346A4E">
        <w:t xml:space="preserve"> – KEGG TC</w:t>
      </w:r>
    </w:p>
    <w:p w14:paraId="442ECC6E" w14:textId="77777777" w:rsidR="00982467" w:rsidRPr="005A6019" w:rsidRDefault="00982467" w:rsidP="00AD7284"/>
    <w:p w14:paraId="5E4AECDE" w14:textId="04D596F9" w:rsidR="00AD7284" w:rsidRDefault="00AD7284" w:rsidP="00AD7284">
      <w:r w:rsidRPr="000D4013">
        <w:rPr>
          <w:b/>
          <w:bCs/>
        </w:rPr>
        <w:t>CAZy</w:t>
      </w:r>
      <w:r w:rsidR="00346A4E">
        <w:t xml:space="preserve"> – The carbohydrate active enzyme annotation (cazy.org)</w:t>
      </w:r>
    </w:p>
    <w:p w14:paraId="72CE249F" w14:textId="77777777" w:rsidR="00982467" w:rsidRPr="005A6019" w:rsidRDefault="00982467" w:rsidP="00AD7284"/>
    <w:p w14:paraId="7B6DFA54" w14:textId="157F44DF" w:rsidR="00AD7284" w:rsidRDefault="00AD7284" w:rsidP="00AD7284">
      <w:r w:rsidRPr="000D4013">
        <w:rPr>
          <w:b/>
          <w:bCs/>
        </w:rPr>
        <w:t>BiGG_Reaction</w:t>
      </w:r>
      <w:r w:rsidR="00B5543B">
        <w:t xml:space="preserve"> </w:t>
      </w:r>
      <w:r w:rsidR="00982467">
        <w:t>–</w:t>
      </w:r>
      <w:r w:rsidR="00B5543B">
        <w:t xml:space="preserve"> </w:t>
      </w:r>
      <w:r w:rsidR="00982467">
        <w:t xml:space="preserve">The </w:t>
      </w:r>
      <w:r w:rsidR="00982467">
        <w:rPr>
          <w:rFonts w:ascii="Segoe UI" w:hAnsi="Segoe UI" w:cs="Segoe UI"/>
          <w:color w:val="212529"/>
          <w:shd w:val="clear" w:color="auto" w:fill="FFFFFF"/>
        </w:rPr>
        <w:t>Biochemically, Genetically and Genomically structured genome-scale metabolic network reconstructions.</w:t>
      </w:r>
    </w:p>
    <w:p w14:paraId="1855BC73" w14:textId="77777777" w:rsidR="00982467" w:rsidRPr="005A6019" w:rsidRDefault="00982467" w:rsidP="00AD7284"/>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60212383" w14:textId="5EC43AD6" w:rsidR="00F857F3" w:rsidRDefault="00AD7284" w:rsidP="005A6019">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prokka protein fasta file .faa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56FBCCA4" w14:textId="77777777" w:rsidR="00F857F3" w:rsidRDefault="00F857F3" w:rsidP="005A6019"/>
    <w:p w14:paraId="4DC10EEF" w14:textId="77777777" w:rsidR="002138A7" w:rsidRPr="004B7866" w:rsidRDefault="002138A7" w:rsidP="002138A7">
      <w:pPr>
        <w:rPr>
          <w:b/>
          <w:bCs/>
        </w:rPr>
      </w:pPr>
      <w:r w:rsidRPr="004B7866">
        <w:rPr>
          <w:b/>
          <w:bCs/>
        </w:rPr>
        <w:t>Step 4: Annotate MAGs using dbCAN</w:t>
      </w:r>
    </w:p>
    <w:p w14:paraId="0266C9F5" w14:textId="77777777" w:rsidR="002138A7" w:rsidRDefault="002138A7" w:rsidP="002138A7"/>
    <w:p w14:paraId="3C5E7B65" w14:textId="77777777" w:rsidR="002138A7" w:rsidRPr="005A6019" w:rsidRDefault="002138A7" w:rsidP="002138A7">
      <w:r w:rsidRPr="005A6019">
        <w:t>run_dbCAN4 (</w:t>
      </w:r>
      <w:hyperlink r:id="rId61"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62"/>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F50C6C1" w:rsidR="002138A7" w:rsidRDefault="002138A7" w:rsidP="002138A7">
      <w:r>
        <w:t>The run_dbcan software annotates a protein fasta file with carbohydrate active enzymes</w:t>
      </w:r>
      <w:r w:rsidR="00D80E6B">
        <w:fldChar w:fldCharType="begin"/>
      </w:r>
      <w:r w:rsidR="00943D00">
        <w:instrText xml:space="preserve"> ADDIN EN.CITE &lt;EndNote&gt;&lt;Cite&gt;&lt;Author&gt;Zhang&lt;/Author&gt;&lt;Year&gt;2018&lt;/Year&gt;&lt;RecNum&gt;16&lt;/RecNum&gt;&lt;DisplayText&gt;[13]&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43D00">
        <w:rPr>
          <w:noProof/>
        </w:rPr>
        <w:t>[13]</w:t>
      </w:r>
      <w:r w:rsidR="00D80E6B">
        <w:fldChar w:fldCharType="end"/>
      </w:r>
      <w:r>
        <w:t>. run_dbcan4 is a new version that uses eCAMI HMM models to obtain the enzyme class number (EC#) to predict the substrate a CAZyme.</w:t>
      </w:r>
    </w:p>
    <w:p w14:paraId="07493A41" w14:textId="77777777" w:rsidR="002138A7" w:rsidRDefault="002138A7" w:rsidP="002138A7"/>
    <w:p w14:paraId="7486EEE7" w14:textId="77777777" w:rsidR="006A510B" w:rsidRDefault="006A510B" w:rsidP="006A510B">
      <w:pPr>
        <w:rPr>
          <w:b/>
          <w:bCs/>
        </w:rPr>
      </w:pPr>
      <w:r w:rsidRPr="00CA687C">
        <w:rPr>
          <w:b/>
          <w:bCs/>
        </w:rPr>
        <w:t># Change the directory back to the module5 directory.</w:t>
      </w:r>
    </w:p>
    <w:p w14:paraId="77881611" w14:textId="77777777" w:rsidR="006A510B" w:rsidRPr="00CA687C" w:rsidRDefault="006A510B" w:rsidP="006A510B">
      <w:pPr>
        <w:rPr>
          <w:b/>
          <w:bCs/>
        </w:rPr>
      </w:pPr>
    </w:p>
    <w:p w14:paraId="3AC377A6" w14:textId="77777777" w:rsidR="006A510B" w:rsidRDefault="006A510B" w:rsidP="006A510B">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CourseData/MIC_data/mags_workshop/module5</w:t>
      </w:r>
    </w:p>
    <w:p w14:paraId="74EAF35B" w14:textId="77777777" w:rsidR="006A510B" w:rsidRDefault="006A510B" w:rsidP="002138A7"/>
    <w:p w14:paraId="4CB1971A" w14:textId="77777777" w:rsidR="002A6972" w:rsidRDefault="002A6972" w:rsidP="002138A7"/>
    <w:p w14:paraId="1F4C85A4" w14:textId="77777777" w:rsidR="002138A7" w:rsidRPr="00BB1737" w:rsidRDefault="002138A7" w:rsidP="002138A7">
      <w:pPr>
        <w:rPr>
          <w:b/>
          <w:bCs/>
        </w:rPr>
      </w:pPr>
      <w:r w:rsidRPr="00BB1737">
        <w:rPr>
          <w:b/>
          <w:bCs/>
        </w:rPr>
        <w:t># Activate the run_dbcan conda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r w:rsidRPr="00BB573D">
        <w:rPr>
          <w:rFonts w:ascii="Lucida Console" w:hAnsi="Lucida Console"/>
          <w:sz w:val="22"/>
          <w:szCs w:val="22"/>
        </w:rPr>
        <w:t>conda activate run_dbcan_env</w:t>
      </w:r>
    </w:p>
    <w:p w14:paraId="4C328537" w14:textId="77777777" w:rsidR="002138A7" w:rsidRDefault="002138A7" w:rsidP="002138A7"/>
    <w:p w14:paraId="2D89446F" w14:textId="5FBCDADF" w:rsidR="006C5544" w:rsidRPr="00BB1737" w:rsidRDefault="006C5544" w:rsidP="002138A7">
      <w:pPr>
        <w:rPr>
          <w:b/>
          <w:bCs/>
        </w:rPr>
      </w:pPr>
      <w:r w:rsidRPr="00BB1737">
        <w:rPr>
          <w:b/>
          <w:bCs/>
        </w:rPr>
        <w:t># Run the run_dbcan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r w:rsidRPr="00724972">
        <w:rPr>
          <w:rFonts w:ascii="Lucida Console" w:hAnsi="Lucida Console" w:cstheme="minorHAnsi"/>
          <w:color w:val="000000"/>
          <w:kern w:val="0"/>
          <w:sz w:val="22"/>
          <w:szCs w:val="22"/>
          <w:lang w:val="en-US"/>
        </w:rPr>
        <w:t>run_dbcan refined_bins/KGHS_1-0/KGHS_1-0_bin.1/prokka/KGHS_1-0_bin.1.faa protein --db_dir /bulk/IMCshared_bulk/kevin/module5/software_dir/run_dbcan_database --dia_cpu 14 --hmm_cpu 14 --dbcan_thread 14 --out_dir refined_bins/KGHS_1-0/KGHS_1-0_bin.1/dbcan</w:t>
      </w:r>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less /home/ubuntu/CourseData/MIC_data/mags_workshop/module5/outpu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overview.txt file using the less command. You will see the following columns. One row for each CAZym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prokka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dbcan HMM model.</w:t>
      </w:r>
    </w:p>
    <w:p w14:paraId="47B1E20A" w14:textId="77777777" w:rsidR="00DB4BB1" w:rsidRPr="00076D0A" w:rsidRDefault="00DB4BB1" w:rsidP="00DB4BB1">
      <w:pPr>
        <w:rPr>
          <w:rFonts w:cstheme="minorHAnsi"/>
          <w:color w:val="000000"/>
          <w:kern w:val="0"/>
          <w:lang w:val="en-US"/>
        </w:rPr>
      </w:pPr>
      <w:r w:rsidRPr="00076D0A">
        <w:rPr>
          <w:rFonts w:cstheme="minorHAnsi"/>
          <w:b/>
          <w:bCs/>
          <w:color w:val="000000"/>
          <w:kern w:val="0"/>
          <w:lang w:val="en-US"/>
        </w:rPr>
        <w:t>dbCAN_sub</w:t>
      </w:r>
      <w:r w:rsidRPr="00076D0A">
        <w:rPr>
          <w:rFonts w:cstheme="minorHAnsi"/>
          <w:color w:val="000000"/>
          <w:kern w:val="0"/>
          <w:lang w:val="en-US"/>
        </w:rPr>
        <w:t xml:space="preserve"> – The dbcan substrate prediction using the eCAMI kmer HMM model. Reports the CAZym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dbcan protein fasta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r w:rsidRPr="006148BB">
        <w:rPr>
          <w:b/>
          <w:bCs/>
        </w:rPr>
        <w:t>Excercises</w:t>
      </w:r>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CAZy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How does the CAZy results in DRAM compare to the results of run_dbCAN4</w:t>
      </w:r>
      <w:r>
        <w:t xml:space="preserve">? </w:t>
      </w:r>
    </w:p>
    <w:p w14:paraId="436468B3" w14:textId="77777777" w:rsidR="002138A7" w:rsidRDefault="002138A7" w:rsidP="002138A7"/>
    <w:p w14:paraId="7E11674D" w14:textId="77777777" w:rsidR="002138A7" w:rsidRDefault="002138A7" w:rsidP="002138A7">
      <w:pPr>
        <w:rPr>
          <w:i/>
          <w:iCs/>
        </w:rPr>
      </w:pPr>
      <w:r w:rsidRPr="006148BB">
        <w:rPr>
          <w:b/>
          <w:bCs/>
        </w:rPr>
        <w:t>Question</w:t>
      </w:r>
      <w:r>
        <w:t xml:space="preserve">: How do you search for the details of a CAZyme family on the </w:t>
      </w:r>
      <w:r w:rsidRPr="00B241B4">
        <w:t>Carbohydrate-Active enZYmes Database</w:t>
      </w:r>
      <w:r>
        <w:t xml:space="preserve"> site (</w:t>
      </w:r>
      <w:hyperlink r:id="rId64" w:history="1">
        <w:r w:rsidRPr="00F05125">
          <w:rPr>
            <w:rStyle w:val="Hyperlink"/>
          </w:rPr>
          <w:t>http://www.cazy.org/</w:t>
        </w:r>
      </w:hyperlink>
      <w:r>
        <w:t xml:space="preserve">)? </w:t>
      </w:r>
      <w:r w:rsidRPr="00BD5668">
        <w:rPr>
          <w:i/>
          <w:iCs/>
        </w:rPr>
        <w:t>Hint: Use the search bar with the “Family” dropdown box</w:t>
      </w:r>
      <w:r>
        <w:rPr>
          <w:i/>
          <w:iCs/>
        </w:rPr>
        <w:t>.</w:t>
      </w:r>
    </w:p>
    <w:p w14:paraId="024B2A70" w14:textId="77777777" w:rsidR="00C66F1D" w:rsidRPr="00BD5668" w:rsidRDefault="00C66F1D" w:rsidP="002138A7"/>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4F7EC835" w14:textId="77777777" w:rsidR="00943D00" w:rsidRPr="00943D00" w:rsidRDefault="00A14B95" w:rsidP="00943D00">
      <w:pPr>
        <w:pStyle w:val="EndNoteBibliography"/>
        <w:ind w:left="720" w:hanging="720"/>
        <w:rPr>
          <w:noProof/>
        </w:rPr>
      </w:pPr>
      <w:r>
        <w:fldChar w:fldCharType="begin"/>
      </w:r>
      <w:r>
        <w:instrText xml:space="preserve"> ADDIN EN.REFLIST </w:instrText>
      </w:r>
      <w:r>
        <w:fldChar w:fldCharType="separate"/>
      </w:r>
      <w:r w:rsidR="00943D00" w:rsidRPr="00943D00">
        <w:rPr>
          <w:noProof/>
        </w:rPr>
        <w:t>1.</w:t>
      </w:r>
      <w:r w:rsidR="00943D00" w:rsidRPr="00943D00">
        <w:rPr>
          <w:noProof/>
        </w:rPr>
        <w:tab/>
        <w:t xml:space="preserve">Prjibelski, A., et al., </w:t>
      </w:r>
      <w:r w:rsidR="00943D00" w:rsidRPr="00943D00">
        <w:rPr>
          <w:i/>
          <w:noProof/>
        </w:rPr>
        <w:t>Using SPAdes De Novo Assembler.</w:t>
      </w:r>
      <w:r w:rsidR="00943D00" w:rsidRPr="00943D00">
        <w:rPr>
          <w:noProof/>
        </w:rPr>
        <w:t xml:space="preserve"> Current Protocols in Bioinformatics, 2020. </w:t>
      </w:r>
      <w:r w:rsidR="00943D00" w:rsidRPr="00943D00">
        <w:rPr>
          <w:b/>
          <w:noProof/>
        </w:rPr>
        <w:t>70</w:t>
      </w:r>
      <w:r w:rsidR="00943D00" w:rsidRPr="00943D00">
        <w:rPr>
          <w:noProof/>
        </w:rPr>
        <w:t>(1): p. e102.</w:t>
      </w:r>
    </w:p>
    <w:p w14:paraId="465775D8" w14:textId="77777777" w:rsidR="00943D00" w:rsidRPr="00943D00" w:rsidRDefault="00943D00" w:rsidP="00943D00">
      <w:pPr>
        <w:pStyle w:val="EndNoteBibliography"/>
        <w:ind w:left="720" w:hanging="720"/>
        <w:rPr>
          <w:noProof/>
        </w:rPr>
      </w:pPr>
      <w:r w:rsidRPr="00943D00">
        <w:rPr>
          <w:noProof/>
        </w:rPr>
        <w:t>2.</w:t>
      </w:r>
      <w:r w:rsidRPr="00943D00">
        <w:rPr>
          <w:noProof/>
        </w:rPr>
        <w:tab/>
        <w:t xml:space="preserve">Gurevich, A., et al., </w:t>
      </w:r>
      <w:r w:rsidRPr="00943D00">
        <w:rPr>
          <w:i/>
          <w:noProof/>
        </w:rPr>
        <w:t>QUAST: quality assessment tool for genome assemblies.</w:t>
      </w:r>
      <w:r w:rsidRPr="00943D00">
        <w:rPr>
          <w:noProof/>
        </w:rPr>
        <w:t xml:space="preserve"> Bioinformatics, 2013. </w:t>
      </w:r>
      <w:r w:rsidRPr="00943D00">
        <w:rPr>
          <w:b/>
          <w:noProof/>
        </w:rPr>
        <w:t>29</w:t>
      </w:r>
      <w:r w:rsidRPr="00943D00">
        <w:rPr>
          <w:noProof/>
        </w:rPr>
        <w:t>(8): p. 1072-1075.</w:t>
      </w:r>
    </w:p>
    <w:p w14:paraId="70171EE3" w14:textId="77777777" w:rsidR="00943D00" w:rsidRPr="00943D00" w:rsidRDefault="00943D00" w:rsidP="00943D00">
      <w:pPr>
        <w:pStyle w:val="EndNoteBibliography"/>
        <w:ind w:left="720" w:hanging="720"/>
        <w:rPr>
          <w:noProof/>
        </w:rPr>
      </w:pPr>
      <w:r w:rsidRPr="00943D00">
        <w:rPr>
          <w:noProof/>
        </w:rPr>
        <w:t>3.</w:t>
      </w:r>
      <w:r w:rsidRPr="00943D00">
        <w:rPr>
          <w:noProof/>
        </w:rPr>
        <w:tab/>
        <w:t xml:space="preserve">Peng, Y., et al., </w:t>
      </w:r>
      <w:r w:rsidRPr="00943D00">
        <w:rPr>
          <w:i/>
          <w:noProof/>
        </w:rPr>
        <w:t>IDBA-UD: a de novo assembler for single-cell and metagenomic sequencing data with highly uneven depth.</w:t>
      </w:r>
      <w:r w:rsidRPr="00943D00">
        <w:rPr>
          <w:noProof/>
        </w:rPr>
        <w:t xml:space="preserve"> Bioinformatics, 2012. </w:t>
      </w:r>
      <w:r w:rsidRPr="00943D00">
        <w:rPr>
          <w:b/>
          <w:noProof/>
        </w:rPr>
        <w:t>28</w:t>
      </w:r>
      <w:r w:rsidRPr="00943D00">
        <w:rPr>
          <w:noProof/>
        </w:rPr>
        <w:t>(11): p. 1420-1428.</w:t>
      </w:r>
    </w:p>
    <w:p w14:paraId="54DAC6DE" w14:textId="77777777" w:rsidR="00943D00" w:rsidRPr="00943D00" w:rsidRDefault="00943D00" w:rsidP="00943D00">
      <w:pPr>
        <w:pStyle w:val="EndNoteBibliography"/>
        <w:ind w:left="720" w:hanging="720"/>
        <w:rPr>
          <w:noProof/>
        </w:rPr>
      </w:pPr>
      <w:r w:rsidRPr="00943D00">
        <w:rPr>
          <w:noProof/>
        </w:rPr>
        <w:t>4.</w:t>
      </w:r>
      <w:r w:rsidRPr="00943D00">
        <w:rPr>
          <w:noProof/>
        </w:rPr>
        <w:tab/>
        <w:t xml:space="preserve">Li, D., et al., </w:t>
      </w:r>
      <w:r w:rsidRPr="00943D00">
        <w:rPr>
          <w:i/>
          <w:noProof/>
        </w:rPr>
        <w:t>MEGAHIT: an ultra-fast single-node solution for large and complex metagenomics assembly via succinct de Bruijn graph.</w:t>
      </w:r>
      <w:r w:rsidRPr="00943D00">
        <w:rPr>
          <w:noProof/>
        </w:rPr>
        <w:t xml:space="preserve"> Bioinformatics, 2015. </w:t>
      </w:r>
      <w:r w:rsidRPr="00943D00">
        <w:rPr>
          <w:b/>
          <w:noProof/>
        </w:rPr>
        <w:t>31</w:t>
      </w:r>
      <w:r w:rsidRPr="00943D00">
        <w:rPr>
          <w:noProof/>
        </w:rPr>
        <w:t>(10): p. 1674-1676.</w:t>
      </w:r>
    </w:p>
    <w:p w14:paraId="2FE938DC" w14:textId="77777777" w:rsidR="00943D00" w:rsidRPr="00943D00" w:rsidRDefault="00943D00" w:rsidP="00943D00">
      <w:pPr>
        <w:pStyle w:val="EndNoteBibliography"/>
        <w:ind w:left="720" w:hanging="720"/>
        <w:rPr>
          <w:noProof/>
        </w:rPr>
      </w:pPr>
      <w:r w:rsidRPr="00943D00">
        <w:rPr>
          <w:noProof/>
        </w:rPr>
        <w:t>5.</w:t>
      </w:r>
      <w:r w:rsidRPr="00943D00">
        <w:rPr>
          <w:noProof/>
        </w:rPr>
        <w:tab/>
        <w:t xml:space="preserve">Shen, W., et al., </w:t>
      </w:r>
      <w:r w:rsidRPr="00943D00">
        <w:rPr>
          <w:i/>
          <w:noProof/>
        </w:rPr>
        <w:t>SeqKit: A Cross-Platform and Ultrafast Toolkit for FASTA/Q File Manipulation.</w:t>
      </w:r>
      <w:r w:rsidRPr="00943D00">
        <w:rPr>
          <w:noProof/>
        </w:rPr>
        <w:t xml:space="preserve"> PLOS ONE, 2016. </w:t>
      </w:r>
      <w:r w:rsidRPr="00943D00">
        <w:rPr>
          <w:b/>
          <w:noProof/>
        </w:rPr>
        <w:t>11</w:t>
      </w:r>
      <w:r w:rsidRPr="00943D00">
        <w:rPr>
          <w:noProof/>
        </w:rPr>
        <w:t>(10): p. e0163962.</w:t>
      </w:r>
    </w:p>
    <w:p w14:paraId="48AA28BB" w14:textId="77777777" w:rsidR="00943D00" w:rsidRPr="00943D00" w:rsidRDefault="00943D00" w:rsidP="00943D00">
      <w:pPr>
        <w:pStyle w:val="EndNoteBibliography"/>
        <w:ind w:left="720" w:hanging="720"/>
        <w:rPr>
          <w:noProof/>
        </w:rPr>
      </w:pPr>
      <w:r w:rsidRPr="00943D00">
        <w:rPr>
          <w:noProof/>
        </w:rPr>
        <w:t>6.</w:t>
      </w:r>
      <w:r w:rsidRPr="00943D00">
        <w:rPr>
          <w:noProof/>
        </w:rPr>
        <w:tab/>
        <w:t xml:space="preserve">Kang, D.D., et al., </w:t>
      </w:r>
      <w:r w:rsidRPr="00943D00">
        <w:rPr>
          <w:i/>
          <w:noProof/>
        </w:rPr>
        <w:t>MetaBAT 2: an adaptive binning algorithm for robust and efficient genome reconstruction from metagenome assemblies.</w:t>
      </w:r>
      <w:r w:rsidRPr="00943D00">
        <w:rPr>
          <w:noProof/>
        </w:rPr>
        <w:t xml:space="preserve"> PeerJ, 2019. </w:t>
      </w:r>
      <w:r w:rsidRPr="00943D00">
        <w:rPr>
          <w:b/>
          <w:noProof/>
        </w:rPr>
        <w:t>7</w:t>
      </w:r>
      <w:r w:rsidRPr="00943D00">
        <w:rPr>
          <w:noProof/>
        </w:rPr>
        <w:t>: p. e7359.</w:t>
      </w:r>
    </w:p>
    <w:p w14:paraId="18CF5E0B" w14:textId="77777777" w:rsidR="00943D00" w:rsidRPr="00943D00" w:rsidRDefault="00943D00" w:rsidP="00943D00">
      <w:pPr>
        <w:pStyle w:val="EndNoteBibliography"/>
        <w:ind w:left="720" w:hanging="720"/>
        <w:rPr>
          <w:noProof/>
        </w:rPr>
      </w:pPr>
      <w:r w:rsidRPr="00943D00">
        <w:rPr>
          <w:noProof/>
        </w:rPr>
        <w:t>7.</w:t>
      </w:r>
      <w:r w:rsidRPr="00943D00">
        <w:rPr>
          <w:noProof/>
        </w:rPr>
        <w:tab/>
        <w:t xml:space="preserve">Wu, Y.-W., B.A. Simmons, and S.W. Singer, </w:t>
      </w:r>
      <w:r w:rsidRPr="00943D00">
        <w:rPr>
          <w:i/>
          <w:noProof/>
        </w:rPr>
        <w:t>MaxBin 2.0: an automated binning algorithm to recover genomes from multiple metagenomic datasets.</w:t>
      </w:r>
      <w:r w:rsidRPr="00943D00">
        <w:rPr>
          <w:noProof/>
        </w:rPr>
        <w:t xml:space="preserve"> Bioinformatics, 2015. </w:t>
      </w:r>
      <w:r w:rsidRPr="00943D00">
        <w:rPr>
          <w:b/>
          <w:noProof/>
        </w:rPr>
        <w:t>32</w:t>
      </w:r>
      <w:r w:rsidRPr="00943D00">
        <w:rPr>
          <w:noProof/>
        </w:rPr>
        <w:t>(4): p. 605-607.</w:t>
      </w:r>
    </w:p>
    <w:p w14:paraId="48CA33B6" w14:textId="77777777" w:rsidR="00943D00" w:rsidRPr="00943D00" w:rsidRDefault="00943D00" w:rsidP="00943D00">
      <w:pPr>
        <w:pStyle w:val="EndNoteBibliography"/>
        <w:ind w:left="720" w:hanging="720"/>
        <w:rPr>
          <w:noProof/>
        </w:rPr>
      </w:pPr>
      <w:r w:rsidRPr="00943D00">
        <w:rPr>
          <w:noProof/>
        </w:rPr>
        <w:t>8.</w:t>
      </w:r>
      <w:r w:rsidRPr="00943D00">
        <w:rPr>
          <w:noProof/>
        </w:rPr>
        <w:tab/>
        <w:t xml:space="preserve">Li, H., </w:t>
      </w:r>
      <w:r w:rsidRPr="00943D00">
        <w:rPr>
          <w:i/>
          <w:noProof/>
        </w:rPr>
        <w:t>Aligning sequence reads, clone sequences and assembly contigs with BWA-MEM.</w:t>
      </w:r>
      <w:r w:rsidRPr="00943D00">
        <w:rPr>
          <w:noProof/>
        </w:rPr>
        <w:t xml:space="preserve"> arXiv: Genomics, 2013.</w:t>
      </w:r>
    </w:p>
    <w:p w14:paraId="6350351C" w14:textId="77777777" w:rsidR="00943D00" w:rsidRPr="00943D00" w:rsidRDefault="00943D00" w:rsidP="00943D00">
      <w:pPr>
        <w:pStyle w:val="EndNoteBibliography"/>
        <w:ind w:left="720" w:hanging="720"/>
        <w:rPr>
          <w:noProof/>
        </w:rPr>
      </w:pPr>
      <w:r w:rsidRPr="00943D00">
        <w:rPr>
          <w:noProof/>
        </w:rPr>
        <w:t>9.</w:t>
      </w:r>
      <w:r w:rsidRPr="00943D00">
        <w:rPr>
          <w:noProof/>
        </w:rPr>
        <w:tab/>
        <w:t xml:space="preserve">Li, H., et al., </w:t>
      </w:r>
      <w:r w:rsidRPr="00943D00">
        <w:rPr>
          <w:i/>
          <w:noProof/>
        </w:rPr>
        <w:t>The Sequence Alignment/Map format and SAMtools.</w:t>
      </w:r>
      <w:r w:rsidRPr="00943D00">
        <w:rPr>
          <w:noProof/>
        </w:rPr>
        <w:t xml:space="preserve"> Bioinformatics, 2009. </w:t>
      </w:r>
      <w:r w:rsidRPr="00943D00">
        <w:rPr>
          <w:b/>
          <w:noProof/>
        </w:rPr>
        <w:t>25</w:t>
      </w:r>
      <w:r w:rsidRPr="00943D00">
        <w:rPr>
          <w:noProof/>
        </w:rPr>
        <w:t>(16): p. 2078-2079.</w:t>
      </w:r>
    </w:p>
    <w:p w14:paraId="37B074C4" w14:textId="77777777" w:rsidR="00943D00" w:rsidRPr="00943D00" w:rsidRDefault="00943D00" w:rsidP="00943D00">
      <w:pPr>
        <w:pStyle w:val="EndNoteBibliography"/>
        <w:ind w:left="720" w:hanging="720"/>
        <w:rPr>
          <w:noProof/>
        </w:rPr>
      </w:pPr>
      <w:r w:rsidRPr="00943D00">
        <w:rPr>
          <w:noProof/>
        </w:rPr>
        <w:t>10.</w:t>
      </w:r>
      <w:r w:rsidRPr="00943D00">
        <w:rPr>
          <w:noProof/>
        </w:rPr>
        <w:tab/>
        <w:t xml:space="preserve">Parks, D.H., et al., </w:t>
      </w:r>
      <w:r w:rsidRPr="00943D00">
        <w:rPr>
          <w:i/>
          <w:noProof/>
        </w:rPr>
        <w:t>CheckM: assessing the quality of microbial genomes recovered from isolates, single cells, and metagenomes.</w:t>
      </w:r>
      <w:r w:rsidRPr="00943D00">
        <w:rPr>
          <w:noProof/>
        </w:rPr>
        <w:t xml:space="preserve"> Genome Res, 2015. </w:t>
      </w:r>
      <w:r w:rsidRPr="00943D00">
        <w:rPr>
          <w:b/>
          <w:noProof/>
        </w:rPr>
        <w:t>25</w:t>
      </w:r>
      <w:r w:rsidRPr="00943D00">
        <w:rPr>
          <w:noProof/>
        </w:rPr>
        <w:t>(7): p. 1043-55.</w:t>
      </w:r>
    </w:p>
    <w:p w14:paraId="724C131E" w14:textId="77777777" w:rsidR="00943D00" w:rsidRPr="00943D00" w:rsidRDefault="00943D00" w:rsidP="00943D00">
      <w:pPr>
        <w:pStyle w:val="EndNoteBibliography"/>
        <w:ind w:left="720" w:hanging="720"/>
        <w:rPr>
          <w:noProof/>
        </w:rPr>
      </w:pPr>
      <w:r w:rsidRPr="00943D00">
        <w:rPr>
          <w:noProof/>
        </w:rPr>
        <w:t>11.</w:t>
      </w:r>
      <w:r w:rsidRPr="00943D00">
        <w:rPr>
          <w:noProof/>
        </w:rPr>
        <w:tab/>
        <w:t xml:space="preserve">Song, W.Z. and T. Thomas, </w:t>
      </w:r>
      <w:r w:rsidRPr="00943D00">
        <w:rPr>
          <w:i/>
          <w:noProof/>
        </w:rPr>
        <w:t>Binning_refiner: improving genome bins through the combination of different binning programs.</w:t>
      </w:r>
      <w:r w:rsidRPr="00943D00">
        <w:rPr>
          <w:noProof/>
        </w:rPr>
        <w:t xml:space="preserve"> Bioinformatics, 2017. </w:t>
      </w:r>
      <w:r w:rsidRPr="00943D00">
        <w:rPr>
          <w:b/>
          <w:noProof/>
        </w:rPr>
        <w:t>33</w:t>
      </w:r>
      <w:r w:rsidRPr="00943D00">
        <w:rPr>
          <w:noProof/>
        </w:rPr>
        <w:t>(12): p. 1873-1875.</w:t>
      </w:r>
    </w:p>
    <w:p w14:paraId="1A6FEE94" w14:textId="77777777" w:rsidR="00943D00" w:rsidRPr="00943D00" w:rsidRDefault="00943D00" w:rsidP="00943D00">
      <w:pPr>
        <w:pStyle w:val="EndNoteBibliography"/>
        <w:ind w:left="720" w:hanging="720"/>
        <w:rPr>
          <w:noProof/>
        </w:rPr>
      </w:pPr>
      <w:r w:rsidRPr="00943D00">
        <w:rPr>
          <w:noProof/>
        </w:rPr>
        <w:t>12.</w:t>
      </w:r>
      <w:r w:rsidRPr="00943D00">
        <w:rPr>
          <w:noProof/>
        </w:rPr>
        <w:tab/>
        <w:t xml:space="preserve">Chaumeil, P.-A., et al., </w:t>
      </w:r>
      <w:r w:rsidRPr="00943D00">
        <w:rPr>
          <w:i/>
          <w:noProof/>
        </w:rPr>
        <w:t>GTDB-Tk: a toolkit to classify genomes with the Genome Taxonomy Database.</w:t>
      </w:r>
      <w:r w:rsidRPr="00943D00">
        <w:rPr>
          <w:noProof/>
        </w:rPr>
        <w:t xml:space="preserve"> Bioinformatics, 2019. </w:t>
      </w:r>
      <w:r w:rsidRPr="00943D00">
        <w:rPr>
          <w:b/>
          <w:noProof/>
        </w:rPr>
        <w:t>36</w:t>
      </w:r>
      <w:r w:rsidRPr="00943D00">
        <w:rPr>
          <w:noProof/>
        </w:rPr>
        <w:t>(6): p. 1925-1927.</w:t>
      </w:r>
    </w:p>
    <w:p w14:paraId="64E7A3F0" w14:textId="77777777" w:rsidR="00943D00" w:rsidRPr="00943D00" w:rsidRDefault="00943D00" w:rsidP="00943D00">
      <w:pPr>
        <w:pStyle w:val="EndNoteBibliography"/>
        <w:ind w:left="720" w:hanging="720"/>
        <w:rPr>
          <w:noProof/>
        </w:rPr>
      </w:pPr>
      <w:r w:rsidRPr="00943D00">
        <w:rPr>
          <w:noProof/>
        </w:rPr>
        <w:t>13.</w:t>
      </w:r>
      <w:r w:rsidRPr="00943D00">
        <w:rPr>
          <w:noProof/>
        </w:rPr>
        <w:tab/>
        <w:t xml:space="preserve">Zhang, H., et al., </w:t>
      </w:r>
      <w:r w:rsidRPr="00943D00">
        <w:rPr>
          <w:i/>
          <w:noProof/>
        </w:rPr>
        <w:t>dbCAN2: a meta server for automated carbohydrate-active enzyme annotation.</w:t>
      </w:r>
      <w:r w:rsidRPr="00943D00">
        <w:rPr>
          <w:noProof/>
        </w:rPr>
        <w:t xml:space="preserve"> Nucleic Acids Research, 2018. </w:t>
      </w:r>
      <w:r w:rsidRPr="00943D00">
        <w:rPr>
          <w:b/>
          <w:noProof/>
        </w:rPr>
        <w:t>46</w:t>
      </w:r>
      <w:r w:rsidRPr="00943D00">
        <w:rPr>
          <w:noProof/>
        </w:rPr>
        <w:t>(W1): p. W95-W101.</w:t>
      </w:r>
    </w:p>
    <w:p w14:paraId="23005981" w14:textId="1DE492FD" w:rsidR="00976D69" w:rsidRDefault="00A14B95" w:rsidP="005A6019">
      <w:r>
        <w:fldChar w:fldCharType="end"/>
      </w:r>
    </w:p>
    <w:p w14:paraId="321484CA" w14:textId="44E05E19" w:rsidR="000F2636" w:rsidRDefault="000F2636" w:rsidP="005A6019"/>
    <w:sectPr w:rsidR="000F2636">
      <w:footerReference w:type="default" r:id="rId6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4T23:35:00Z" w:initials="LS">
    <w:p w14:paraId="18AB37FC" w14:textId="77777777" w:rsidR="006D0E2A" w:rsidRDefault="006D0E2A" w:rsidP="006D0E2A">
      <w:pPr>
        <w:pStyle w:val="CommentText"/>
      </w:pPr>
      <w:r>
        <w:rPr>
          <w:rStyle w:val="CommentReference"/>
        </w:rPr>
        <w:annotationRef/>
      </w:r>
      <w:r>
        <w:t>GroEL right? Or G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AB37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2B4C" w16cex:dateUtc="2023-07-05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AB37FC" w16cid:durableId="284F2B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C1E6F" w14:textId="77777777" w:rsidR="00B76152" w:rsidRDefault="00B76152" w:rsidP="00EE45AE">
      <w:r>
        <w:separator/>
      </w:r>
    </w:p>
  </w:endnote>
  <w:endnote w:type="continuationSeparator" w:id="0">
    <w:p w14:paraId="33AB0DF3" w14:textId="77777777" w:rsidR="00B76152" w:rsidRDefault="00B76152"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048EF" w14:textId="77777777" w:rsidR="00B76152" w:rsidRDefault="00B76152" w:rsidP="00EE45AE">
      <w:r>
        <w:separator/>
      </w:r>
    </w:p>
  </w:footnote>
  <w:footnote w:type="continuationSeparator" w:id="0">
    <w:p w14:paraId="30745D81" w14:textId="77777777" w:rsidR="00B76152" w:rsidRDefault="00B76152"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151&lt;/item&gt;&lt;item&gt;219&lt;/item&gt;&lt;item&gt;267&lt;/item&gt;&lt;item&gt;268&lt;/item&gt;&lt;item&gt;269&lt;/item&gt;&lt;item&gt;270&lt;/item&gt;&lt;item&gt;271&lt;/item&gt;&lt;item&gt;272&lt;/item&gt;&lt;item&gt;273&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447C"/>
    <w:rsid w:val="00057689"/>
    <w:rsid w:val="00057EF5"/>
    <w:rsid w:val="0006069D"/>
    <w:rsid w:val="00060946"/>
    <w:rsid w:val="00060C35"/>
    <w:rsid w:val="00060FD2"/>
    <w:rsid w:val="00062375"/>
    <w:rsid w:val="000631BE"/>
    <w:rsid w:val="00063B37"/>
    <w:rsid w:val="00063D2F"/>
    <w:rsid w:val="00063FE2"/>
    <w:rsid w:val="0006436C"/>
    <w:rsid w:val="0006580F"/>
    <w:rsid w:val="000658EA"/>
    <w:rsid w:val="00067A21"/>
    <w:rsid w:val="00070B86"/>
    <w:rsid w:val="00070ECE"/>
    <w:rsid w:val="00071852"/>
    <w:rsid w:val="00071F9D"/>
    <w:rsid w:val="00072665"/>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37B"/>
    <w:rsid w:val="000B15F9"/>
    <w:rsid w:val="000B1665"/>
    <w:rsid w:val="000B2339"/>
    <w:rsid w:val="000B2673"/>
    <w:rsid w:val="000B2DFE"/>
    <w:rsid w:val="000B4691"/>
    <w:rsid w:val="000B4F53"/>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2636"/>
    <w:rsid w:val="000F326A"/>
    <w:rsid w:val="000F4B43"/>
    <w:rsid w:val="000F519F"/>
    <w:rsid w:val="000F5CD7"/>
    <w:rsid w:val="000F7360"/>
    <w:rsid w:val="0010569D"/>
    <w:rsid w:val="00110573"/>
    <w:rsid w:val="001107D1"/>
    <w:rsid w:val="001107FD"/>
    <w:rsid w:val="001109CB"/>
    <w:rsid w:val="00110AE2"/>
    <w:rsid w:val="001142C9"/>
    <w:rsid w:val="0011615E"/>
    <w:rsid w:val="00116324"/>
    <w:rsid w:val="00121D79"/>
    <w:rsid w:val="00122E57"/>
    <w:rsid w:val="00123261"/>
    <w:rsid w:val="00123B96"/>
    <w:rsid w:val="00124CC1"/>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2BA8"/>
    <w:rsid w:val="0015334E"/>
    <w:rsid w:val="00154061"/>
    <w:rsid w:val="001559A0"/>
    <w:rsid w:val="001562DF"/>
    <w:rsid w:val="00156868"/>
    <w:rsid w:val="001576BD"/>
    <w:rsid w:val="00157A29"/>
    <w:rsid w:val="00160590"/>
    <w:rsid w:val="00160741"/>
    <w:rsid w:val="00160C3F"/>
    <w:rsid w:val="00162AEC"/>
    <w:rsid w:val="00165937"/>
    <w:rsid w:val="00166117"/>
    <w:rsid w:val="00167DB4"/>
    <w:rsid w:val="001704B3"/>
    <w:rsid w:val="00171BDB"/>
    <w:rsid w:val="0017260A"/>
    <w:rsid w:val="00172D97"/>
    <w:rsid w:val="00175C1C"/>
    <w:rsid w:val="00175FF7"/>
    <w:rsid w:val="0017635D"/>
    <w:rsid w:val="00177503"/>
    <w:rsid w:val="001827A1"/>
    <w:rsid w:val="0018492C"/>
    <w:rsid w:val="00187862"/>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4065"/>
    <w:rsid w:val="001C5446"/>
    <w:rsid w:val="001C5ECC"/>
    <w:rsid w:val="001C607B"/>
    <w:rsid w:val="001D0366"/>
    <w:rsid w:val="001D068C"/>
    <w:rsid w:val="001D0C15"/>
    <w:rsid w:val="001D31B6"/>
    <w:rsid w:val="001D32DC"/>
    <w:rsid w:val="001D3D68"/>
    <w:rsid w:val="001D4B76"/>
    <w:rsid w:val="001D574B"/>
    <w:rsid w:val="001D7D1F"/>
    <w:rsid w:val="001E5527"/>
    <w:rsid w:val="001E709C"/>
    <w:rsid w:val="001E7126"/>
    <w:rsid w:val="001E7E48"/>
    <w:rsid w:val="001F0BEA"/>
    <w:rsid w:val="001F0EDB"/>
    <w:rsid w:val="001F0FEC"/>
    <w:rsid w:val="001F1F59"/>
    <w:rsid w:val="001F2D03"/>
    <w:rsid w:val="001F2FF1"/>
    <w:rsid w:val="001F3B60"/>
    <w:rsid w:val="001F3DA8"/>
    <w:rsid w:val="001F4E73"/>
    <w:rsid w:val="001F5300"/>
    <w:rsid w:val="001F5EC1"/>
    <w:rsid w:val="001F6CD0"/>
    <w:rsid w:val="0020050B"/>
    <w:rsid w:val="00201A53"/>
    <w:rsid w:val="0020276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2FC"/>
    <w:rsid w:val="00231950"/>
    <w:rsid w:val="00232EED"/>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4970"/>
    <w:rsid w:val="00266A4E"/>
    <w:rsid w:val="00267494"/>
    <w:rsid w:val="002711A3"/>
    <w:rsid w:val="00271F52"/>
    <w:rsid w:val="00272579"/>
    <w:rsid w:val="00272815"/>
    <w:rsid w:val="002728B4"/>
    <w:rsid w:val="00274821"/>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210"/>
    <w:rsid w:val="00293B8B"/>
    <w:rsid w:val="00294620"/>
    <w:rsid w:val="002A1BF4"/>
    <w:rsid w:val="002A2A70"/>
    <w:rsid w:val="002A41C9"/>
    <w:rsid w:val="002A434C"/>
    <w:rsid w:val="002A57E5"/>
    <w:rsid w:val="002A58A7"/>
    <w:rsid w:val="002A6972"/>
    <w:rsid w:val="002A7316"/>
    <w:rsid w:val="002B0AFC"/>
    <w:rsid w:val="002B14D8"/>
    <w:rsid w:val="002B172E"/>
    <w:rsid w:val="002B1F31"/>
    <w:rsid w:val="002B36C2"/>
    <w:rsid w:val="002B422D"/>
    <w:rsid w:val="002B4D5B"/>
    <w:rsid w:val="002B4E03"/>
    <w:rsid w:val="002B775E"/>
    <w:rsid w:val="002C1A67"/>
    <w:rsid w:val="002C4748"/>
    <w:rsid w:val="002C53F5"/>
    <w:rsid w:val="002C69B1"/>
    <w:rsid w:val="002C7261"/>
    <w:rsid w:val="002D0A17"/>
    <w:rsid w:val="002D171A"/>
    <w:rsid w:val="002D29BB"/>
    <w:rsid w:val="002D3A0C"/>
    <w:rsid w:val="002D3C1A"/>
    <w:rsid w:val="002D437E"/>
    <w:rsid w:val="002D4BDF"/>
    <w:rsid w:val="002D5C09"/>
    <w:rsid w:val="002E093B"/>
    <w:rsid w:val="002E0B34"/>
    <w:rsid w:val="002E1839"/>
    <w:rsid w:val="002E1D71"/>
    <w:rsid w:val="002E2941"/>
    <w:rsid w:val="002E2B33"/>
    <w:rsid w:val="002E4041"/>
    <w:rsid w:val="002E48B7"/>
    <w:rsid w:val="002E4AD8"/>
    <w:rsid w:val="002E4F1C"/>
    <w:rsid w:val="002F0053"/>
    <w:rsid w:val="002F239B"/>
    <w:rsid w:val="002F2CBF"/>
    <w:rsid w:val="002F395A"/>
    <w:rsid w:val="002F47D8"/>
    <w:rsid w:val="002F4C0B"/>
    <w:rsid w:val="002F587E"/>
    <w:rsid w:val="002F6FB2"/>
    <w:rsid w:val="002F70E2"/>
    <w:rsid w:val="002F73C4"/>
    <w:rsid w:val="00300945"/>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46B8"/>
    <w:rsid w:val="00365755"/>
    <w:rsid w:val="00365E43"/>
    <w:rsid w:val="00367C4A"/>
    <w:rsid w:val="00367CBB"/>
    <w:rsid w:val="00370662"/>
    <w:rsid w:val="00371494"/>
    <w:rsid w:val="00372318"/>
    <w:rsid w:val="0037443A"/>
    <w:rsid w:val="003744FE"/>
    <w:rsid w:val="0037456F"/>
    <w:rsid w:val="003756B1"/>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656"/>
    <w:rsid w:val="003C4B6F"/>
    <w:rsid w:val="003C5C53"/>
    <w:rsid w:val="003C63E9"/>
    <w:rsid w:val="003D0A56"/>
    <w:rsid w:val="003D0C46"/>
    <w:rsid w:val="003D0FCF"/>
    <w:rsid w:val="003D31E4"/>
    <w:rsid w:val="003D53F7"/>
    <w:rsid w:val="003E3392"/>
    <w:rsid w:val="003E584D"/>
    <w:rsid w:val="003E5D8E"/>
    <w:rsid w:val="003F0B52"/>
    <w:rsid w:val="003F4139"/>
    <w:rsid w:val="003F5E96"/>
    <w:rsid w:val="003F7FA7"/>
    <w:rsid w:val="004055C4"/>
    <w:rsid w:val="004101DA"/>
    <w:rsid w:val="00410519"/>
    <w:rsid w:val="00410569"/>
    <w:rsid w:val="004123D6"/>
    <w:rsid w:val="004220B7"/>
    <w:rsid w:val="00422A5D"/>
    <w:rsid w:val="004243A1"/>
    <w:rsid w:val="00427400"/>
    <w:rsid w:val="00427D61"/>
    <w:rsid w:val="0043287B"/>
    <w:rsid w:val="004346AD"/>
    <w:rsid w:val="00435927"/>
    <w:rsid w:val="00437C98"/>
    <w:rsid w:val="004400DD"/>
    <w:rsid w:val="00441C53"/>
    <w:rsid w:val="00443F52"/>
    <w:rsid w:val="004459BA"/>
    <w:rsid w:val="00445EAF"/>
    <w:rsid w:val="00446FA4"/>
    <w:rsid w:val="0045042A"/>
    <w:rsid w:val="00450533"/>
    <w:rsid w:val="004639E2"/>
    <w:rsid w:val="00464E71"/>
    <w:rsid w:val="004728CC"/>
    <w:rsid w:val="004734C9"/>
    <w:rsid w:val="0047542D"/>
    <w:rsid w:val="004754DF"/>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0B3"/>
    <w:rsid w:val="004C51D8"/>
    <w:rsid w:val="004C55FD"/>
    <w:rsid w:val="004C7960"/>
    <w:rsid w:val="004C7D22"/>
    <w:rsid w:val="004D0F9B"/>
    <w:rsid w:val="004D2091"/>
    <w:rsid w:val="004D3387"/>
    <w:rsid w:val="004D4C8E"/>
    <w:rsid w:val="004D5215"/>
    <w:rsid w:val="004E1A4A"/>
    <w:rsid w:val="004E2FDD"/>
    <w:rsid w:val="004E379F"/>
    <w:rsid w:val="004E55F0"/>
    <w:rsid w:val="004F02E7"/>
    <w:rsid w:val="004F0EB0"/>
    <w:rsid w:val="004F31A7"/>
    <w:rsid w:val="004F3650"/>
    <w:rsid w:val="004F4B09"/>
    <w:rsid w:val="004F6EEE"/>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39A"/>
    <w:rsid w:val="0055489A"/>
    <w:rsid w:val="005600A8"/>
    <w:rsid w:val="0056016B"/>
    <w:rsid w:val="005608FC"/>
    <w:rsid w:val="00561EC1"/>
    <w:rsid w:val="00562059"/>
    <w:rsid w:val="00562297"/>
    <w:rsid w:val="00562B8C"/>
    <w:rsid w:val="00565E70"/>
    <w:rsid w:val="005667B7"/>
    <w:rsid w:val="00571B72"/>
    <w:rsid w:val="0057345D"/>
    <w:rsid w:val="00574464"/>
    <w:rsid w:val="005749BB"/>
    <w:rsid w:val="005767D5"/>
    <w:rsid w:val="00576E76"/>
    <w:rsid w:val="0057703A"/>
    <w:rsid w:val="005776F1"/>
    <w:rsid w:val="00580EE6"/>
    <w:rsid w:val="0058224E"/>
    <w:rsid w:val="00584352"/>
    <w:rsid w:val="005857CE"/>
    <w:rsid w:val="00585DB8"/>
    <w:rsid w:val="00587E46"/>
    <w:rsid w:val="0059004C"/>
    <w:rsid w:val="00590B58"/>
    <w:rsid w:val="00591067"/>
    <w:rsid w:val="00592467"/>
    <w:rsid w:val="00592F57"/>
    <w:rsid w:val="005938A8"/>
    <w:rsid w:val="00594070"/>
    <w:rsid w:val="005952C3"/>
    <w:rsid w:val="00596324"/>
    <w:rsid w:val="005A0B3B"/>
    <w:rsid w:val="005A1522"/>
    <w:rsid w:val="005A2A54"/>
    <w:rsid w:val="005A448C"/>
    <w:rsid w:val="005A4ED2"/>
    <w:rsid w:val="005A6019"/>
    <w:rsid w:val="005A635C"/>
    <w:rsid w:val="005A784E"/>
    <w:rsid w:val="005C1820"/>
    <w:rsid w:val="005C2347"/>
    <w:rsid w:val="005C31AE"/>
    <w:rsid w:val="005C41E7"/>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4B2D"/>
    <w:rsid w:val="00607626"/>
    <w:rsid w:val="0061074C"/>
    <w:rsid w:val="00611085"/>
    <w:rsid w:val="0061209C"/>
    <w:rsid w:val="006148BB"/>
    <w:rsid w:val="00614BCC"/>
    <w:rsid w:val="006166F9"/>
    <w:rsid w:val="00616859"/>
    <w:rsid w:val="00616974"/>
    <w:rsid w:val="006201F3"/>
    <w:rsid w:val="00620E48"/>
    <w:rsid w:val="0062188A"/>
    <w:rsid w:val="00624CFB"/>
    <w:rsid w:val="00625662"/>
    <w:rsid w:val="00625948"/>
    <w:rsid w:val="00627984"/>
    <w:rsid w:val="00632B83"/>
    <w:rsid w:val="0063401E"/>
    <w:rsid w:val="00635255"/>
    <w:rsid w:val="00641546"/>
    <w:rsid w:val="006433C2"/>
    <w:rsid w:val="00643C16"/>
    <w:rsid w:val="0064485E"/>
    <w:rsid w:val="00646C69"/>
    <w:rsid w:val="0065190D"/>
    <w:rsid w:val="0065305E"/>
    <w:rsid w:val="0065458C"/>
    <w:rsid w:val="006550EF"/>
    <w:rsid w:val="006558FF"/>
    <w:rsid w:val="00656EB5"/>
    <w:rsid w:val="00657AFA"/>
    <w:rsid w:val="00662100"/>
    <w:rsid w:val="0066516E"/>
    <w:rsid w:val="00666B3B"/>
    <w:rsid w:val="0066718F"/>
    <w:rsid w:val="00670726"/>
    <w:rsid w:val="00674245"/>
    <w:rsid w:val="00675428"/>
    <w:rsid w:val="00676AC4"/>
    <w:rsid w:val="006770C8"/>
    <w:rsid w:val="0068210C"/>
    <w:rsid w:val="0068242A"/>
    <w:rsid w:val="0068317F"/>
    <w:rsid w:val="0068495A"/>
    <w:rsid w:val="006850EB"/>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A510B"/>
    <w:rsid w:val="006A5C90"/>
    <w:rsid w:val="006B2A0C"/>
    <w:rsid w:val="006B2E49"/>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0E2A"/>
    <w:rsid w:val="006D1A0F"/>
    <w:rsid w:val="006D3775"/>
    <w:rsid w:val="006D433C"/>
    <w:rsid w:val="006D653C"/>
    <w:rsid w:val="006E19BF"/>
    <w:rsid w:val="006E366E"/>
    <w:rsid w:val="006E4233"/>
    <w:rsid w:val="006E4BA1"/>
    <w:rsid w:val="006E4BAC"/>
    <w:rsid w:val="006E7EAD"/>
    <w:rsid w:val="006F04B4"/>
    <w:rsid w:val="006F0876"/>
    <w:rsid w:val="006F3DDD"/>
    <w:rsid w:val="006F66BE"/>
    <w:rsid w:val="00701289"/>
    <w:rsid w:val="00701DD7"/>
    <w:rsid w:val="007022F2"/>
    <w:rsid w:val="0070323F"/>
    <w:rsid w:val="0070444C"/>
    <w:rsid w:val="00706325"/>
    <w:rsid w:val="0070781D"/>
    <w:rsid w:val="00710EAE"/>
    <w:rsid w:val="007117A2"/>
    <w:rsid w:val="00711A42"/>
    <w:rsid w:val="0071330A"/>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0C07"/>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5E9"/>
    <w:rsid w:val="00764A2F"/>
    <w:rsid w:val="00764CD9"/>
    <w:rsid w:val="00765CF5"/>
    <w:rsid w:val="00765D3B"/>
    <w:rsid w:val="00766215"/>
    <w:rsid w:val="00766DA1"/>
    <w:rsid w:val="00767114"/>
    <w:rsid w:val="007671FE"/>
    <w:rsid w:val="0076757B"/>
    <w:rsid w:val="0077067F"/>
    <w:rsid w:val="00770858"/>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111E"/>
    <w:rsid w:val="00795AD1"/>
    <w:rsid w:val="007963A0"/>
    <w:rsid w:val="00796958"/>
    <w:rsid w:val="00797820"/>
    <w:rsid w:val="007A0A0C"/>
    <w:rsid w:val="007A350D"/>
    <w:rsid w:val="007A46CB"/>
    <w:rsid w:val="007A483B"/>
    <w:rsid w:val="007A49A2"/>
    <w:rsid w:val="007A5C7E"/>
    <w:rsid w:val="007B0C87"/>
    <w:rsid w:val="007B0D46"/>
    <w:rsid w:val="007B3697"/>
    <w:rsid w:val="007B387E"/>
    <w:rsid w:val="007B3B8C"/>
    <w:rsid w:val="007B423D"/>
    <w:rsid w:val="007B7033"/>
    <w:rsid w:val="007B708B"/>
    <w:rsid w:val="007B76F8"/>
    <w:rsid w:val="007C3391"/>
    <w:rsid w:val="007C401E"/>
    <w:rsid w:val="007C6D9A"/>
    <w:rsid w:val="007C719C"/>
    <w:rsid w:val="007C77B9"/>
    <w:rsid w:val="007D0091"/>
    <w:rsid w:val="007D1616"/>
    <w:rsid w:val="007D16B7"/>
    <w:rsid w:val="007D19B5"/>
    <w:rsid w:val="007D1C1D"/>
    <w:rsid w:val="007D6B51"/>
    <w:rsid w:val="007D7CD2"/>
    <w:rsid w:val="007E043D"/>
    <w:rsid w:val="007E056B"/>
    <w:rsid w:val="007E11CF"/>
    <w:rsid w:val="007E3C43"/>
    <w:rsid w:val="007E514A"/>
    <w:rsid w:val="007E584A"/>
    <w:rsid w:val="007E6206"/>
    <w:rsid w:val="007F0150"/>
    <w:rsid w:val="007F4F29"/>
    <w:rsid w:val="007F6543"/>
    <w:rsid w:val="007F7AED"/>
    <w:rsid w:val="00802B87"/>
    <w:rsid w:val="00803D39"/>
    <w:rsid w:val="00804562"/>
    <w:rsid w:val="0080458B"/>
    <w:rsid w:val="0080483A"/>
    <w:rsid w:val="00811CEE"/>
    <w:rsid w:val="00814B4E"/>
    <w:rsid w:val="00817203"/>
    <w:rsid w:val="008177F1"/>
    <w:rsid w:val="00823167"/>
    <w:rsid w:val="008303E0"/>
    <w:rsid w:val="00830FF4"/>
    <w:rsid w:val="00831BDE"/>
    <w:rsid w:val="00832C2C"/>
    <w:rsid w:val="0083739B"/>
    <w:rsid w:val="008414F9"/>
    <w:rsid w:val="00841E87"/>
    <w:rsid w:val="008420D1"/>
    <w:rsid w:val="008421FE"/>
    <w:rsid w:val="00842ADF"/>
    <w:rsid w:val="008446FA"/>
    <w:rsid w:val="008465DD"/>
    <w:rsid w:val="0085123A"/>
    <w:rsid w:val="00851B14"/>
    <w:rsid w:val="008521D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826DD"/>
    <w:rsid w:val="0089038A"/>
    <w:rsid w:val="008905ED"/>
    <w:rsid w:val="00891A61"/>
    <w:rsid w:val="008927C3"/>
    <w:rsid w:val="00896DE9"/>
    <w:rsid w:val="00897E13"/>
    <w:rsid w:val="008A106C"/>
    <w:rsid w:val="008A2EF0"/>
    <w:rsid w:val="008A3A8C"/>
    <w:rsid w:val="008A46B4"/>
    <w:rsid w:val="008A582C"/>
    <w:rsid w:val="008A5CE4"/>
    <w:rsid w:val="008A6DE4"/>
    <w:rsid w:val="008A6DFC"/>
    <w:rsid w:val="008A7A69"/>
    <w:rsid w:val="008B11D7"/>
    <w:rsid w:val="008B13B5"/>
    <w:rsid w:val="008B1D47"/>
    <w:rsid w:val="008B50FA"/>
    <w:rsid w:val="008B6574"/>
    <w:rsid w:val="008C1BB3"/>
    <w:rsid w:val="008C208D"/>
    <w:rsid w:val="008C5D83"/>
    <w:rsid w:val="008C6F15"/>
    <w:rsid w:val="008D0B9E"/>
    <w:rsid w:val="008D11CD"/>
    <w:rsid w:val="008D27E8"/>
    <w:rsid w:val="008D3B76"/>
    <w:rsid w:val="008D52F3"/>
    <w:rsid w:val="008D56A8"/>
    <w:rsid w:val="008D57BD"/>
    <w:rsid w:val="008D6F01"/>
    <w:rsid w:val="008E00A8"/>
    <w:rsid w:val="008E02EB"/>
    <w:rsid w:val="008E11D9"/>
    <w:rsid w:val="008E1D28"/>
    <w:rsid w:val="008E4845"/>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57A"/>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2B4"/>
    <w:rsid w:val="00942C2F"/>
    <w:rsid w:val="00943D00"/>
    <w:rsid w:val="00944D38"/>
    <w:rsid w:val="00946CB0"/>
    <w:rsid w:val="00947753"/>
    <w:rsid w:val="00951B51"/>
    <w:rsid w:val="00952104"/>
    <w:rsid w:val="0095224B"/>
    <w:rsid w:val="009559D1"/>
    <w:rsid w:val="00956369"/>
    <w:rsid w:val="00956B84"/>
    <w:rsid w:val="00956C00"/>
    <w:rsid w:val="00957B82"/>
    <w:rsid w:val="00960B91"/>
    <w:rsid w:val="0096158F"/>
    <w:rsid w:val="009645F4"/>
    <w:rsid w:val="0096502E"/>
    <w:rsid w:val="00965578"/>
    <w:rsid w:val="00965BA2"/>
    <w:rsid w:val="0096661C"/>
    <w:rsid w:val="00966FC8"/>
    <w:rsid w:val="00976258"/>
    <w:rsid w:val="00976D69"/>
    <w:rsid w:val="00981D68"/>
    <w:rsid w:val="00982467"/>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159D"/>
    <w:rsid w:val="009B305E"/>
    <w:rsid w:val="009B3887"/>
    <w:rsid w:val="009B3DBA"/>
    <w:rsid w:val="009B3EBF"/>
    <w:rsid w:val="009B3EC9"/>
    <w:rsid w:val="009B42AA"/>
    <w:rsid w:val="009B4464"/>
    <w:rsid w:val="009B4CEB"/>
    <w:rsid w:val="009B7A2A"/>
    <w:rsid w:val="009B7B44"/>
    <w:rsid w:val="009C2551"/>
    <w:rsid w:val="009C311C"/>
    <w:rsid w:val="009C56AA"/>
    <w:rsid w:val="009C6467"/>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3C38"/>
    <w:rsid w:val="009E46DE"/>
    <w:rsid w:val="009E72F6"/>
    <w:rsid w:val="009F0CAD"/>
    <w:rsid w:val="009F14FD"/>
    <w:rsid w:val="009F4158"/>
    <w:rsid w:val="009F46C3"/>
    <w:rsid w:val="009F69D1"/>
    <w:rsid w:val="009F6AD2"/>
    <w:rsid w:val="009F6D5C"/>
    <w:rsid w:val="00A00925"/>
    <w:rsid w:val="00A01427"/>
    <w:rsid w:val="00A0142C"/>
    <w:rsid w:val="00A01C0F"/>
    <w:rsid w:val="00A025E1"/>
    <w:rsid w:val="00A05E48"/>
    <w:rsid w:val="00A079F7"/>
    <w:rsid w:val="00A115E1"/>
    <w:rsid w:val="00A11C21"/>
    <w:rsid w:val="00A130F0"/>
    <w:rsid w:val="00A134AE"/>
    <w:rsid w:val="00A13A42"/>
    <w:rsid w:val="00A14B7A"/>
    <w:rsid w:val="00A14B95"/>
    <w:rsid w:val="00A15B01"/>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46042"/>
    <w:rsid w:val="00A5024A"/>
    <w:rsid w:val="00A508C4"/>
    <w:rsid w:val="00A5241F"/>
    <w:rsid w:val="00A526B7"/>
    <w:rsid w:val="00A53155"/>
    <w:rsid w:val="00A5344F"/>
    <w:rsid w:val="00A53EF7"/>
    <w:rsid w:val="00A53F52"/>
    <w:rsid w:val="00A5673E"/>
    <w:rsid w:val="00A56C27"/>
    <w:rsid w:val="00A62A26"/>
    <w:rsid w:val="00A65D1F"/>
    <w:rsid w:val="00A665D6"/>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61"/>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365C"/>
    <w:rsid w:val="00AE513A"/>
    <w:rsid w:val="00AE535A"/>
    <w:rsid w:val="00AE5473"/>
    <w:rsid w:val="00AE6F28"/>
    <w:rsid w:val="00AE7910"/>
    <w:rsid w:val="00AF2A6D"/>
    <w:rsid w:val="00AF31E0"/>
    <w:rsid w:val="00AF4309"/>
    <w:rsid w:val="00AF49D0"/>
    <w:rsid w:val="00AF573F"/>
    <w:rsid w:val="00AF67CF"/>
    <w:rsid w:val="00AF67ED"/>
    <w:rsid w:val="00AF6E00"/>
    <w:rsid w:val="00B01ADF"/>
    <w:rsid w:val="00B02EE9"/>
    <w:rsid w:val="00B039A3"/>
    <w:rsid w:val="00B06534"/>
    <w:rsid w:val="00B10DA2"/>
    <w:rsid w:val="00B10E79"/>
    <w:rsid w:val="00B1104C"/>
    <w:rsid w:val="00B119FF"/>
    <w:rsid w:val="00B1200D"/>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0974"/>
    <w:rsid w:val="00B31053"/>
    <w:rsid w:val="00B419BC"/>
    <w:rsid w:val="00B430A5"/>
    <w:rsid w:val="00B46321"/>
    <w:rsid w:val="00B47249"/>
    <w:rsid w:val="00B5013D"/>
    <w:rsid w:val="00B507D1"/>
    <w:rsid w:val="00B518CE"/>
    <w:rsid w:val="00B51948"/>
    <w:rsid w:val="00B54D37"/>
    <w:rsid w:val="00B5543B"/>
    <w:rsid w:val="00B56724"/>
    <w:rsid w:val="00B57FE3"/>
    <w:rsid w:val="00B718B2"/>
    <w:rsid w:val="00B72BC3"/>
    <w:rsid w:val="00B75748"/>
    <w:rsid w:val="00B76152"/>
    <w:rsid w:val="00B77EB2"/>
    <w:rsid w:val="00B77FA2"/>
    <w:rsid w:val="00B803E3"/>
    <w:rsid w:val="00B81828"/>
    <w:rsid w:val="00B8250E"/>
    <w:rsid w:val="00B852CF"/>
    <w:rsid w:val="00B852DE"/>
    <w:rsid w:val="00B95CF0"/>
    <w:rsid w:val="00B96D7B"/>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745"/>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1811"/>
    <w:rsid w:val="00BF2A3E"/>
    <w:rsid w:val="00BF2A8F"/>
    <w:rsid w:val="00BF2ACC"/>
    <w:rsid w:val="00BF3430"/>
    <w:rsid w:val="00BF3813"/>
    <w:rsid w:val="00BF4863"/>
    <w:rsid w:val="00BF5848"/>
    <w:rsid w:val="00C00234"/>
    <w:rsid w:val="00C10459"/>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4158"/>
    <w:rsid w:val="00C3508B"/>
    <w:rsid w:val="00C36917"/>
    <w:rsid w:val="00C36C80"/>
    <w:rsid w:val="00C402DC"/>
    <w:rsid w:val="00C428E8"/>
    <w:rsid w:val="00C43517"/>
    <w:rsid w:val="00C43C01"/>
    <w:rsid w:val="00C43C39"/>
    <w:rsid w:val="00C43E80"/>
    <w:rsid w:val="00C441A7"/>
    <w:rsid w:val="00C45A4B"/>
    <w:rsid w:val="00C46AE8"/>
    <w:rsid w:val="00C4766D"/>
    <w:rsid w:val="00C50771"/>
    <w:rsid w:val="00C52B01"/>
    <w:rsid w:val="00C54443"/>
    <w:rsid w:val="00C565E3"/>
    <w:rsid w:val="00C56BF7"/>
    <w:rsid w:val="00C57AD7"/>
    <w:rsid w:val="00C61300"/>
    <w:rsid w:val="00C61F0B"/>
    <w:rsid w:val="00C645D1"/>
    <w:rsid w:val="00C655DC"/>
    <w:rsid w:val="00C66F1D"/>
    <w:rsid w:val="00C678EE"/>
    <w:rsid w:val="00C71961"/>
    <w:rsid w:val="00C720A5"/>
    <w:rsid w:val="00C72679"/>
    <w:rsid w:val="00C72DB9"/>
    <w:rsid w:val="00C7437D"/>
    <w:rsid w:val="00C75471"/>
    <w:rsid w:val="00C77957"/>
    <w:rsid w:val="00C830B1"/>
    <w:rsid w:val="00C836F0"/>
    <w:rsid w:val="00C878BA"/>
    <w:rsid w:val="00C93449"/>
    <w:rsid w:val="00C94714"/>
    <w:rsid w:val="00C951FA"/>
    <w:rsid w:val="00C95487"/>
    <w:rsid w:val="00CA50C0"/>
    <w:rsid w:val="00CA57F9"/>
    <w:rsid w:val="00CA67CB"/>
    <w:rsid w:val="00CA687C"/>
    <w:rsid w:val="00CB0841"/>
    <w:rsid w:val="00CB4CC0"/>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1F78"/>
    <w:rsid w:val="00CE3023"/>
    <w:rsid w:val="00CE3501"/>
    <w:rsid w:val="00CE4DD8"/>
    <w:rsid w:val="00CE66EA"/>
    <w:rsid w:val="00CE6F1F"/>
    <w:rsid w:val="00CE7EDD"/>
    <w:rsid w:val="00CF00E4"/>
    <w:rsid w:val="00CF0336"/>
    <w:rsid w:val="00CF0783"/>
    <w:rsid w:val="00CF4F21"/>
    <w:rsid w:val="00CF6B26"/>
    <w:rsid w:val="00D013DF"/>
    <w:rsid w:val="00D015C0"/>
    <w:rsid w:val="00D033F7"/>
    <w:rsid w:val="00D04173"/>
    <w:rsid w:val="00D056EC"/>
    <w:rsid w:val="00D05905"/>
    <w:rsid w:val="00D05C9F"/>
    <w:rsid w:val="00D05F34"/>
    <w:rsid w:val="00D060DA"/>
    <w:rsid w:val="00D11B79"/>
    <w:rsid w:val="00D1207D"/>
    <w:rsid w:val="00D138AB"/>
    <w:rsid w:val="00D1403B"/>
    <w:rsid w:val="00D1467C"/>
    <w:rsid w:val="00D15470"/>
    <w:rsid w:val="00D17BF8"/>
    <w:rsid w:val="00D209A9"/>
    <w:rsid w:val="00D31A53"/>
    <w:rsid w:val="00D32283"/>
    <w:rsid w:val="00D33742"/>
    <w:rsid w:val="00D33CE7"/>
    <w:rsid w:val="00D33FB1"/>
    <w:rsid w:val="00D344A5"/>
    <w:rsid w:val="00D3476D"/>
    <w:rsid w:val="00D468E8"/>
    <w:rsid w:val="00D510C9"/>
    <w:rsid w:val="00D51468"/>
    <w:rsid w:val="00D52533"/>
    <w:rsid w:val="00D553B1"/>
    <w:rsid w:val="00D561C7"/>
    <w:rsid w:val="00D564E9"/>
    <w:rsid w:val="00D572E8"/>
    <w:rsid w:val="00D63258"/>
    <w:rsid w:val="00D6415C"/>
    <w:rsid w:val="00D642A8"/>
    <w:rsid w:val="00D64C5C"/>
    <w:rsid w:val="00D65E13"/>
    <w:rsid w:val="00D678EE"/>
    <w:rsid w:val="00D70156"/>
    <w:rsid w:val="00D72383"/>
    <w:rsid w:val="00D74AD7"/>
    <w:rsid w:val="00D7775B"/>
    <w:rsid w:val="00D80A85"/>
    <w:rsid w:val="00D80E6B"/>
    <w:rsid w:val="00D81C79"/>
    <w:rsid w:val="00D82388"/>
    <w:rsid w:val="00D84C8B"/>
    <w:rsid w:val="00D85C72"/>
    <w:rsid w:val="00D861FE"/>
    <w:rsid w:val="00D86EDF"/>
    <w:rsid w:val="00D87CFF"/>
    <w:rsid w:val="00D90284"/>
    <w:rsid w:val="00D909EA"/>
    <w:rsid w:val="00D919B9"/>
    <w:rsid w:val="00D91ADD"/>
    <w:rsid w:val="00D92C4B"/>
    <w:rsid w:val="00D94109"/>
    <w:rsid w:val="00D948BF"/>
    <w:rsid w:val="00D95E01"/>
    <w:rsid w:val="00D960B4"/>
    <w:rsid w:val="00D962FF"/>
    <w:rsid w:val="00DA009C"/>
    <w:rsid w:val="00DA20ED"/>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014"/>
    <w:rsid w:val="00DE095C"/>
    <w:rsid w:val="00DE18E2"/>
    <w:rsid w:val="00DE1A1F"/>
    <w:rsid w:val="00DE2F13"/>
    <w:rsid w:val="00DE3556"/>
    <w:rsid w:val="00DE3AA5"/>
    <w:rsid w:val="00DE476F"/>
    <w:rsid w:val="00DE5D1E"/>
    <w:rsid w:val="00DE70CE"/>
    <w:rsid w:val="00DF13BB"/>
    <w:rsid w:val="00DF199A"/>
    <w:rsid w:val="00DF57B5"/>
    <w:rsid w:val="00DF71D0"/>
    <w:rsid w:val="00E00061"/>
    <w:rsid w:val="00E00302"/>
    <w:rsid w:val="00E02855"/>
    <w:rsid w:val="00E02884"/>
    <w:rsid w:val="00E02EC9"/>
    <w:rsid w:val="00E05E8E"/>
    <w:rsid w:val="00E07019"/>
    <w:rsid w:val="00E07AC5"/>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37339"/>
    <w:rsid w:val="00E41ACE"/>
    <w:rsid w:val="00E41B32"/>
    <w:rsid w:val="00E42B79"/>
    <w:rsid w:val="00E43220"/>
    <w:rsid w:val="00E47833"/>
    <w:rsid w:val="00E526E6"/>
    <w:rsid w:val="00E547D1"/>
    <w:rsid w:val="00E54B44"/>
    <w:rsid w:val="00E54C1F"/>
    <w:rsid w:val="00E56176"/>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827AA"/>
    <w:rsid w:val="00E91641"/>
    <w:rsid w:val="00E935A6"/>
    <w:rsid w:val="00E93CDA"/>
    <w:rsid w:val="00E9486D"/>
    <w:rsid w:val="00E951A7"/>
    <w:rsid w:val="00E9796C"/>
    <w:rsid w:val="00EA06BE"/>
    <w:rsid w:val="00EA0E5C"/>
    <w:rsid w:val="00EA3201"/>
    <w:rsid w:val="00EA4007"/>
    <w:rsid w:val="00EA4347"/>
    <w:rsid w:val="00EA4431"/>
    <w:rsid w:val="00EA492A"/>
    <w:rsid w:val="00EA55F5"/>
    <w:rsid w:val="00EA59E1"/>
    <w:rsid w:val="00EA742C"/>
    <w:rsid w:val="00EB0452"/>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2C40"/>
    <w:rsid w:val="00ED3ADF"/>
    <w:rsid w:val="00ED3B46"/>
    <w:rsid w:val="00ED3E39"/>
    <w:rsid w:val="00ED4933"/>
    <w:rsid w:val="00ED7919"/>
    <w:rsid w:val="00ED7F70"/>
    <w:rsid w:val="00EE45AE"/>
    <w:rsid w:val="00EE5BE8"/>
    <w:rsid w:val="00EE625F"/>
    <w:rsid w:val="00EE67EA"/>
    <w:rsid w:val="00EE6CBB"/>
    <w:rsid w:val="00EF12A2"/>
    <w:rsid w:val="00EF1478"/>
    <w:rsid w:val="00EF2B5C"/>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27DB2"/>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977A9"/>
    <w:rsid w:val="00FA30EC"/>
    <w:rsid w:val="00FA62C9"/>
    <w:rsid w:val="00FA7A43"/>
    <w:rsid w:val="00FB1371"/>
    <w:rsid w:val="00FB59B6"/>
    <w:rsid w:val="00FB616B"/>
    <w:rsid w:val="00FC0253"/>
    <w:rsid w:val="00FC15F2"/>
    <w:rsid w:val="00FC1857"/>
    <w:rsid w:val="00FC3540"/>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bxlab/metaWRAP" TargetMode="External"/><Relationship Id="rId21" Type="http://schemas.openxmlformats.org/officeDocument/2006/relationships/image" Target="media/image9.png"/><Relationship Id="rId34" Type="http://schemas.openxmlformats.org/officeDocument/2006/relationships/image" Target="media/image14.png"/><Relationship Id="rId42" Type="http://schemas.openxmlformats.org/officeDocument/2006/relationships/hyperlink" Target="https://github.com/tseemann/barrnap" TargetMode="External"/><Relationship Id="rId47" Type="http://schemas.microsoft.com/office/2016/09/relationships/commentsIds" Target="commentsIds.xml"/><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image" Target="media/image2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hyperlink" Target="https://bitbucket.org/berkeleylab/metabat/src/master/" TargetMode="External"/><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hyperlink" Target="http://50.uhn-hpc.ca/mags_workshop/KGHS_1-0_bin.3_product.html" TargetMode="External"/><Relationship Id="rId45" Type="http://schemas.openxmlformats.org/officeDocument/2006/relationships/comments" Target="comments.xml"/><Relationship Id="rId53" Type="http://schemas.openxmlformats.org/officeDocument/2006/relationships/hyperlink" Target="https://www.ncbi.nlm.nih.gov/sra?linkname=bioproject_sra_all&amp;from_uid=838641" TargetMode="External"/><Relationship Id="rId58" Type="http://schemas.openxmlformats.org/officeDocument/2006/relationships/image" Target="media/image2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github.com/linnabrown/run_dbcan" TargetMode="External"/><Relationship Id="rId19" Type="http://schemas.openxmlformats.org/officeDocument/2006/relationships/image" Target="media/image8.png"/><Relationship Id="rId14" Type="http://schemas.openxmlformats.org/officeDocument/2006/relationships/hyperlink" Target="https://github.com/shenwei356/seqkit" TargetMode="External"/><Relationship Id="rId22" Type="http://schemas.openxmlformats.org/officeDocument/2006/relationships/hyperlink" Target="https://github.com/lh3/bwa" TargetMode="External"/><Relationship Id="rId27" Type="http://schemas.openxmlformats.org/officeDocument/2006/relationships/hyperlink" Target="https://github.com/Ecogenomics/CheckM" TargetMode="External"/><Relationship Id="rId30" Type="http://schemas.openxmlformats.org/officeDocument/2006/relationships/hyperlink" Target="https://github.com/Ecogenomics/GTDBTk" TargetMode="External"/><Relationship Id="rId35" Type="http://schemas.openxmlformats.org/officeDocument/2006/relationships/hyperlink" Target="https://github.com/WrightonLabCSU/DRAM" TargetMode="External"/><Relationship Id="rId43" Type="http://schemas.openxmlformats.org/officeDocument/2006/relationships/hyperlink" Target="http://lowelab.ucsc.edu/tRNAscan-SE/" TargetMode="External"/><Relationship Id="rId48" Type="http://schemas.microsoft.com/office/2018/08/relationships/commentsExtensible" Target="commentsExtensible.xml"/><Relationship Id="rId56" Type="http://schemas.openxmlformats.org/officeDocument/2006/relationships/hyperlink" Target="https://github.com/bioinformaticsdotca/MIC_2023/blob/main/module5/scripts" TargetMode="External"/><Relationship Id="rId64" Type="http://schemas.openxmlformats.org/officeDocument/2006/relationships/hyperlink" Target="http://www.cazy.org/" TargetMode="External"/><Relationship Id="rId8" Type="http://schemas.openxmlformats.org/officeDocument/2006/relationships/hyperlink" Target="https://github.com/SycuroLab/metqc" TargetMode="Externa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openxmlformats.org/officeDocument/2006/relationships/image" Target="media/image6.png"/><Relationship Id="rId25" Type="http://schemas.openxmlformats.org/officeDocument/2006/relationships/hyperlink" Target="https://sourceforge.net/projects/maxbin2/" TargetMode="External"/><Relationship Id="rId33" Type="http://schemas.openxmlformats.org/officeDocument/2006/relationships/hyperlink" Target="https://github.com/tseemann/prokka" TargetMode="External"/><Relationship Id="rId38" Type="http://schemas.openxmlformats.org/officeDocument/2006/relationships/hyperlink" Target="http://50.uhn-hpc.ca/mags_workshop/KGHS_1-0_bin.1_product.html" TargetMode="External"/><Relationship Id="rId46" Type="http://schemas.microsoft.com/office/2011/relationships/commentsExtended" Target="commentsExtended.xml"/><Relationship Id="rId59" Type="http://schemas.openxmlformats.org/officeDocument/2006/relationships/hyperlink" Target="https://github.com/eggnogdb/eggnog-mapper" TargetMode="External"/><Relationship Id="rId67" Type="http://schemas.microsoft.com/office/2011/relationships/people" Target="people.xml"/><Relationship Id="rId20" Type="http://schemas.openxmlformats.org/officeDocument/2006/relationships/hyperlink" Target="https://bmcbioinformatics.biomedcentral.com/articles/10.1186/s12859-020-03667-3" TargetMode="External"/><Relationship Id="rId41" Type="http://schemas.openxmlformats.org/officeDocument/2006/relationships/hyperlink" Target="https://github.com/hyattpd/Prodigal" TargetMode="External"/><Relationship Id="rId54" Type="http://schemas.openxmlformats.org/officeDocument/2006/relationships/image" Target="media/image20.png"/><Relationship Id="rId62"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htslib.org" TargetMode="Externa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hyperlink" Target="https://github.com/clb21565/mobileOG-db" TargetMode="External"/><Relationship Id="rId57" Type="http://schemas.openxmlformats.org/officeDocument/2006/relationships/hyperlink" Target="https://github.com/eggnogdb/eggnog-mapper" TargetMode="External"/><Relationship Id="rId10" Type="http://schemas.openxmlformats.org/officeDocument/2006/relationships/hyperlink" Target="https://github.com/ablab/spades" TargetMode="External"/><Relationship Id="rId31" Type="http://schemas.openxmlformats.org/officeDocument/2006/relationships/image" Target="media/image12.png"/><Relationship Id="rId44" Type="http://schemas.openxmlformats.org/officeDocument/2006/relationships/hyperlink" Target="http://www.ansikte.se/ARAGORN/" TargetMode="External"/><Relationship Id="rId52" Type="http://schemas.openxmlformats.org/officeDocument/2006/relationships/hyperlink" Target="https://www.ncbi.nlm.nih.gov/bioproject/PRJNA838641" TargetMode="External"/><Relationship Id="rId60" Type="http://schemas.openxmlformats.org/officeDocument/2006/relationships/image" Target="media/image23.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0</Pages>
  <Words>8788</Words>
  <Characters>5009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88</cp:revision>
  <cp:lastPrinted>2023-07-04T18:07:00Z</cp:lastPrinted>
  <dcterms:created xsi:type="dcterms:W3CDTF">2023-07-04T18:07:00Z</dcterms:created>
  <dcterms:modified xsi:type="dcterms:W3CDTF">2023-07-05T15:52:00Z</dcterms:modified>
</cp:coreProperties>
</file>